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a3"/>
        <w:tblpPr w:leftFromText="180" w:rightFromText="180" w:vertAnchor="text" w:tblpX="-147" w:tblpY="1"/>
        <w:tblOverlap w:val="never"/>
        <w:tblW w:w="16161" w:type="dxa"/>
        <w:tblLayout w:type="fixed"/>
        <w:tblLook w:val="04A0" w:firstRow="1" w:lastRow="0" w:firstColumn="1" w:lastColumn="0" w:noHBand="0" w:noVBand="1"/>
      </w:tblPr>
      <w:tblGrid>
        <w:gridCol w:w="846"/>
        <w:gridCol w:w="709"/>
        <w:gridCol w:w="567"/>
        <w:gridCol w:w="708"/>
        <w:gridCol w:w="709"/>
        <w:gridCol w:w="567"/>
        <w:gridCol w:w="567"/>
        <w:gridCol w:w="1843"/>
        <w:gridCol w:w="567"/>
        <w:gridCol w:w="1701"/>
        <w:gridCol w:w="709"/>
        <w:gridCol w:w="567"/>
        <w:gridCol w:w="714"/>
        <w:gridCol w:w="709"/>
        <w:gridCol w:w="708"/>
        <w:gridCol w:w="709"/>
        <w:gridCol w:w="709"/>
        <w:gridCol w:w="567"/>
        <w:gridCol w:w="709"/>
        <w:gridCol w:w="566"/>
        <w:gridCol w:w="710"/>
      </w:tblGrid>
      <w:tr w:rsidR="00545DBF" w:rsidRPr="004700A6" w14:paraId="20FC303F" w14:textId="77777777" w:rsidTr="00545DBF">
        <w:trPr>
          <w:trHeight w:val="416"/>
          <w:tblHeader/>
        </w:trPr>
        <w:tc>
          <w:tcPr>
            <w:tcW w:w="16161" w:type="dxa"/>
            <w:gridSpan w:val="21"/>
            <w:tcBorders>
              <w:top w:val="nil"/>
              <w:left w:val="nil"/>
              <w:bottom w:val="nil"/>
              <w:right w:val="nil"/>
            </w:tcBorders>
          </w:tcPr>
          <w:p w14:paraId="0B8FA6BC" w14:textId="11D5D408" w:rsidR="00545DBF" w:rsidRPr="00D21F2A" w:rsidRDefault="00545DBF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21"/>
                <w:szCs w:val="21"/>
              </w:rPr>
              <w:t>Supplementary table 1. Characteristics of included studies.</w:t>
            </w:r>
          </w:p>
        </w:tc>
      </w:tr>
      <w:tr w:rsidR="00471FAD" w:rsidRPr="004700A6" w14:paraId="309F582D" w14:textId="77777777" w:rsidTr="00545DBF">
        <w:trPr>
          <w:trHeight w:val="1417"/>
          <w:tblHeader/>
        </w:trPr>
        <w:tc>
          <w:tcPr>
            <w:tcW w:w="8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C614461" w14:textId="430634FA" w:rsidR="00471FAD" w:rsidRPr="00D21F2A" w:rsidRDefault="00471FAD" w:rsidP="0087188D">
            <w:pPr>
              <w:rPr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Study/Year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890564" w14:textId="77777777" w:rsidR="00471FAD" w:rsidRPr="00D21F2A" w:rsidRDefault="00471FAD" w:rsidP="0087188D">
            <w:pPr>
              <w:rPr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Study type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5A0CA75" w14:textId="77777777" w:rsidR="00471FAD" w:rsidRPr="00D21F2A" w:rsidRDefault="00471FAD" w:rsidP="0087188D">
            <w:pPr>
              <w:rPr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Country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483D188" w14:textId="77777777" w:rsidR="00471FAD" w:rsidRPr="00D21F2A" w:rsidRDefault="00471FAD" w:rsidP="0087188D">
            <w:pPr>
              <w:rPr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Sample size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00A1EF4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Mean age</w:t>
            </w:r>
          </w:p>
          <w:p w14:paraId="5F525A98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(years)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56A5EE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Gender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(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male%)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CC763B1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STEMI</w:t>
            </w:r>
          </w:p>
          <w:p w14:paraId="58483160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(%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693681F" w14:textId="61BE1F26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type and daily dosage of the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-blocker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49B12EE" w14:textId="76B2DB49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PCI</w:t>
            </w:r>
          </w:p>
          <w:p w14:paraId="2C32133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(%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F054075" w14:textId="5E7C0592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event count information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819291D" w14:textId="08D06D7E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LVEF</w:t>
            </w:r>
          </w:p>
          <w:p w14:paraId="184AED1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(%)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D77587D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History</w:t>
            </w:r>
          </w:p>
          <w:p w14:paraId="368A7CEA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of</w:t>
            </w:r>
          </w:p>
          <w:p w14:paraId="79E6FE1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HF (%)</w:t>
            </w:r>
          </w:p>
        </w:tc>
        <w:tc>
          <w:tcPr>
            <w:tcW w:w="7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DAF87F6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Killip</w:t>
            </w:r>
          </w:p>
          <w:p w14:paraId="41FFB1B9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≤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2 (%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51D962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Hypertension</w:t>
            </w:r>
          </w:p>
          <w:p w14:paraId="240D298B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(%)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7FF8207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Diabetes</w:t>
            </w:r>
          </w:p>
          <w:p w14:paraId="102C19CB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(%)</w:t>
            </w:r>
          </w:p>
          <w:p w14:paraId="06E62CA8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74BED71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Smoking</w:t>
            </w:r>
          </w:p>
          <w:p w14:paraId="46E0DBAC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(%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B58243C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Prior</w:t>
            </w:r>
          </w:p>
          <w:p w14:paraId="3F72E7F7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MI</w:t>
            </w:r>
          </w:p>
          <w:p w14:paraId="3639C439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(%)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129A236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ARB/ACEI (%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540D3DA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ASA</w:t>
            </w:r>
          </w:p>
          <w:p w14:paraId="730C0AB0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(%)</w:t>
            </w:r>
          </w:p>
        </w:tc>
        <w:tc>
          <w:tcPr>
            <w:tcW w:w="5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003007E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Statins</w:t>
            </w:r>
          </w:p>
          <w:p w14:paraId="7E36B3AB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(%)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1397956B" w14:textId="77777777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Follow-up</w:t>
            </w:r>
          </w:p>
          <w:p w14:paraId="394BEBBC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(years)</w:t>
            </w:r>
          </w:p>
        </w:tc>
      </w:tr>
      <w:tr w:rsidR="00471FAD" w:rsidRPr="004700A6" w14:paraId="35EDDDDE" w14:textId="77777777" w:rsidTr="00545DBF">
        <w:trPr>
          <w:trHeight w:val="183"/>
          <w:tblHeader/>
        </w:trPr>
        <w:tc>
          <w:tcPr>
            <w:tcW w:w="84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C0677C2" w14:textId="093B2219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Barron et al. 1998</w:t>
            </w:r>
            <w:r w:rsidRPr="00D21F2A">
              <w:rPr>
                <w:rFonts w:ascii="Segoe UI" w:hAnsi="Segoe UI" w:cs="Segoe UI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CYXJyb248L0F1dGhvcj48WWVhcj4xOTk4PC9ZZWFyPjxS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CYXJyb248L0F1dGhvcj48WWVhcj4xOTk4PC9ZZWFyPjxS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1" w:tooltip="Barron, 1998 #43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1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2D3D4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5945A3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USA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7556A6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76/189/654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E11398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2.0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58.7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FB97E0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7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2.2/7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A244A73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C521E91" w14:textId="714B8513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propranolol hydrochloride, 160 mg/d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;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metoprolol tartrate, 200 mg/d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;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or atenolol, 100 mg/d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D49064D" w14:textId="200E369E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A1A08F" w14:textId="3DDBE93D" w:rsidR="00471FAD" w:rsidRPr="00D21F2A" w:rsidRDefault="00C802A0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c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ardiovascular deaths (n=145)</w:t>
            </w:r>
            <w:r w:rsidR="0087446D" w:rsidRPr="00D21F2A">
              <w:rPr>
                <w:rFonts w:ascii="Times New Roman" w:hAnsi="Times New Roman"/>
                <w:sz w:val="18"/>
                <w:szCs w:val="18"/>
              </w:rPr>
              <w:t xml:space="preserve"> in </w:t>
            </w:r>
            <w:r w:rsidR="0087446D"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="0087446D"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583A0CC" w14:textId="47869F7F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5BC905F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1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FB5352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B83D37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0114B50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82F7DB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4.7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41.8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56B6474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2.7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22.8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F96C17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B47FCE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9.2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83.6</w:t>
            </w:r>
          </w:p>
        </w:tc>
        <w:tc>
          <w:tcPr>
            <w:tcW w:w="56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197C653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36A01261" w14:textId="77777777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.0</w:t>
            </w:r>
          </w:p>
        </w:tc>
      </w:tr>
      <w:tr w:rsidR="00471FAD" w:rsidRPr="004700A6" w14:paraId="68B972BB" w14:textId="77777777" w:rsidTr="00545DBF">
        <w:trPr>
          <w:trHeight w:val="183"/>
          <w:tblHeader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5150B3AE" w14:textId="5509ED14" w:rsidR="00471FAD" w:rsidRPr="00D21F2A" w:rsidRDefault="00471FAD" w:rsidP="0087188D">
            <w:pPr>
              <w:ind w:left="90" w:hangingChars="50" w:hanging="9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Spargia et al. 1999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TcGFyZ2lhczwvQXV0aG9yPjxZZWFyPjE5OTk8L1llYXI+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=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TcGFyZ2lhczwvQXV0aG9yPjxZZWFyPjE5OTk8L1llYXI+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=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2" w:tooltip="Spargias, 1999 #33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2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009FDA5" w14:textId="620F681C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A5457D7" w14:textId="729BB29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UK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50BAB616" w14:textId="18DA93C5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43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154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5E841CF" w14:textId="6CEDD5EC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3.1 (11.1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A31778B" w14:textId="7B34BA83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5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6C3E511" w14:textId="104D9E1A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ADA0280" w14:textId="20047D52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R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437814A" w14:textId="556B925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BD73F9D" w14:textId="50B59BC8" w:rsidR="00471FAD" w:rsidRPr="00D21F2A" w:rsidRDefault="00755657" w:rsidP="00857FC6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all cause mortality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(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52 deaths),</w:t>
            </w:r>
            <w:r w:rsidR="00857FC6" w:rsidRPr="00D21F2A">
              <w:rPr>
                <w:rFonts w:ascii="Times New Roman" w:hAnsi="Times New Roman"/>
                <w:sz w:val="18"/>
                <w:szCs w:val="18"/>
              </w:rPr>
              <w:t xml:space="preserve"> hospitalization for HF (41 events)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067ABA1" w14:textId="5D99441F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3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4301EBA" w14:textId="118E5E95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.0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151773E1" w14:textId="64E563D1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FC53BF4" w14:textId="7DE06234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8.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0C99E8D8" w14:textId="7BC48404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1.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7865AD9" w14:textId="4F33314D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857E909" w14:textId="7462D55F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1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F93CC91" w14:textId="1B3DCB8E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41BCFC3" w14:textId="5EF8BA3C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5.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09FE33B3" w14:textId="79F731C8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781214EB" w14:textId="5AE13DD8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1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.25</w:t>
            </w:r>
          </w:p>
        </w:tc>
      </w:tr>
      <w:tr w:rsidR="00471FAD" w:rsidRPr="004700A6" w14:paraId="1D34D295" w14:textId="77777777" w:rsidTr="00545DBF">
        <w:trPr>
          <w:trHeight w:val="557"/>
          <w:tblHeader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01656FA9" w14:textId="247D66B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Ishikawa et al. 2000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Jc2hpa2F3YTwvQXV0aG9yPjxZZWFyPjIwMDA8L1llYXI+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Jc2hpa2F3YTwvQXV0aG9yPjxZZWFyPjIwMDA8L1llYXI+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3" w:tooltip="Ishikawa, 2000 #59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3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B7949F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7182D1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Japan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25871AA6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33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65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B160628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9.1 ± 10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6F6FAA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7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8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BFBD05B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25B5C62" w14:textId="202D0F97" w:rsidR="00471FAD" w:rsidRPr="00D21F2A" w:rsidRDefault="00471FAD" w:rsidP="00805286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metoprolol (40-120 mg / day) was administered to 432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patients, atenolol (50 mg / day) to 86 patients, bisoprolol (5 mg / day) to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85 patients, propranolol (60-120 mg / day) to 64 patients and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lastRenderedPageBreak/>
              <w:t>nipradilol (6-12 mg / day) to 55 patients. The remaining 111 patients were administered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either carteolol (10-20 mg / day: 18 patients), celiprolol (100-200 mg /day:14 patients), nadolol (30-60 mg / day: 13 patients), arotinolol (20-30 mg /day: 13 patients) or betaxolol (5-10 mg / day: 11 patients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6752985" w14:textId="389EBBBF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lastRenderedPageBreak/>
              <w:t>N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4DAF207" w14:textId="1F20696F" w:rsidR="00471FAD" w:rsidRPr="00D21F2A" w:rsidRDefault="0064705A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MACE (27)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7C6B3E6" w14:textId="6BB04884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CF05D91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1C424371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5220FA2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76BE7B90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497289F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5FDFF0E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C2E84C4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FA83462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02EE8413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134D72AB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1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.45</w:t>
            </w:r>
          </w:p>
        </w:tc>
      </w:tr>
      <w:tr w:rsidR="00471FAD" w:rsidRPr="004700A6" w14:paraId="1A7A017A" w14:textId="77777777" w:rsidTr="00545DBF">
        <w:trPr>
          <w:trHeight w:val="183"/>
          <w:tblHeader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0E7F5B0D" w14:textId="37132E7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Rochon et al. 2000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Sb2Nob248L0F1dGhvcj48WWVhcj4yMDAwPC9ZZWFyPjxS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Sb2Nob248L0F1dGhvcj48WWVhcj4yMDAwPC9ZZWFyPjxS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4" w:tooltip="Rochon, 2000 #36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4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6D4A8A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P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7582CC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Canad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CBB652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248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3068/758/754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C254BB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4.8 (6.2)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73.6 (5.8)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73.1 (5.5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DD743B6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5.5/56.8/57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64D83D9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7FE9FA3" w14:textId="1BC5A0F9" w:rsidR="00471FAD" w:rsidRPr="00D21F2A" w:rsidRDefault="00471FAD" w:rsidP="00390A59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Atenolol,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Metoprolol,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Propranolol,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Timolol,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Acebutolol,</w:t>
            </w:r>
          </w:p>
          <w:p w14:paraId="4F1E2179" w14:textId="3C37D8C4" w:rsidR="00471FAD" w:rsidRPr="00D21F2A" w:rsidRDefault="00471FAD" w:rsidP="00390A59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Labetalol,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Nadolol,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Pindolol,</w:t>
            </w:r>
          </w:p>
          <w:p w14:paraId="18946D75" w14:textId="2A779EE7" w:rsidR="00471FAD" w:rsidRPr="00D21F2A" w:rsidRDefault="00471FAD" w:rsidP="00390A59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Sotalol, Low, Standard and high dose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6C7D06E" w14:textId="49A9F7CE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3C0FB8B" w14:textId="36CBFA4C" w:rsidR="00471FAD" w:rsidRPr="00D21F2A" w:rsidRDefault="00933177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all cause mortality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(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452 deaths), HF (2534 events) 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A93F96F" w14:textId="3E83DCF8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9D4D943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7.3/20.4/20.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359FB330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AA9F5BB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7544D0BC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5.5/17.5/16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C08B946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5B8B1BC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9874427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6.6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40.2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43.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54E5141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1.6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83.6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85.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788FF038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44FF8ABB" w14:textId="77777777" w:rsidR="00471FAD" w:rsidRPr="00D21F2A" w:rsidRDefault="00471FAD" w:rsidP="0087188D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1</w:t>
            </w:r>
          </w:p>
        </w:tc>
      </w:tr>
      <w:tr w:rsidR="00471FAD" w:rsidRPr="004700A6" w14:paraId="780D7D27" w14:textId="77777777" w:rsidTr="00545DBF">
        <w:trPr>
          <w:trHeight w:val="183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55975B1E" w14:textId="4CA9DEAF" w:rsidR="00471FAD" w:rsidRPr="00D21F2A" w:rsidRDefault="00471FAD" w:rsidP="0087188D">
            <w:pPr>
              <w:rPr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Kernis et al. 2004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LZXJuaXM8L0F1dGhvcj48WWVhcj4yMDA0PC9ZZWFyPjxS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LZXJuaXM8L0F1dGhvcj48WWVhcj4yMDA0PC9ZZWFyPjxS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5" w:tooltip="Kernis, 2004 #68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5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A8F77C6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CF2B3A8" w14:textId="77777777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USA/Europ</w:t>
            </w:r>
            <w:r w:rsidRPr="00D21F2A">
              <w:rPr>
                <w:rFonts w:ascii="Times New Roman" w:hAnsi="Times New Roman"/>
                <w:sz w:val="18"/>
                <w:szCs w:val="18"/>
              </w:rPr>
              <w:lastRenderedPageBreak/>
              <w:t>e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5E30DD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lastRenderedPageBreak/>
              <w:t>1,661/7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297F5A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60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±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1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AB913F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7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93FB8F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A08C3C8" w14:textId="00190341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CA75AC2" w14:textId="1137F04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C677F95" w14:textId="59C22DC9" w:rsidR="00471FAD" w:rsidRPr="00D21F2A" w:rsidRDefault="00C60C20" w:rsidP="00C60C20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Mortality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(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37 deaths), MACE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lastRenderedPageBreak/>
              <w:t xml:space="preserve">(233 events) 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B519073" w14:textId="7D7F017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lastRenderedPageBreak/>
              <w:t>48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31F930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.3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6D5821C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8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914858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4.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53540388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6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91850AC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6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4DBAF4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3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ADFF3A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C927A93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6A75226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2AB4E04C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0.5</w:t>
            </w:r>
          </w:p>
        </w:tc>
      </w:tr>
      <w:tr w:rsidR="00471FAD" w:rsidRPr="004700A6" w14:paraId="33628A60" w14:textId="77777777" w:rsidTr="00545DBF">
        <w:trPr>
          <w:trHeight w:val="183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0CDAD2A4" w14:textId="50244CD0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Thattassery et al. 2004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Thattassery&lt;/Author&gt;&lt;Year&gt;2004&lt;/Year&gt;&lt;RecNum&gt;21&lt;/RecNum&gt;&lt;DisplayText&gt;&lt;style face="superscript"&gt;[6]&lt;/style&gt;&lt;/DisplayText&gt;&lt;record&gt;&lt;rec-number&gt;21&lt;/rec-number&gt;&lt;foreign-keys&gt;&lt;key app="EN" db-id="vvt2vwrf25p5a9ezes8psazfx009xstatsep"&gt;21&lt;/key&gt;&lt;/foreign-keys&gt;&lt;ref-type name="Journal Article"&gt;17&lt;/ref-type&gt;&lt;contributors&gt;&lt;authors&gt;&lt;author&gt;Thattassery, E.&lt;/author&gt;&lt;author&gt;Gheorghiade, M.&lt;/author&gt;&lt;/authors&gt;&lt;/contributors&gt;&lt;auth-address&gt;Division of Cardiology, Northwestern University Feinberg School of Medicine, 33 West Ontario, #25G Chicago, IL 60610, USA. Emil_thattassery@hotmail.com&lt;/auth-address&gt;&lt;titles&gt;&lt;title&gt;Beta blocker therapy after acute myocardial infarction in patients with heart failure and systolic dysfunction&lt;/title&gt;&lt;secondary-title&gt;Heart Fail Rev&lt;/secondary-title&gt;&lt;alt-title&gt;Heart failure reviews&lt;/alt-title&gt;&lt;/titles&gt;&lt;periodical&gt;&lt;full-title&gt;Heart Fail Rev&lt;/full-title&gt;&lt;abbr-1&gt;Heart failure reviews&lt;/abbr-1&gt;&lt;/periodical&gt;&lt;alt-periodical&gt;&lt;full-title&gt;Heart Fail Rev&lt;/full-title&gt;&lt;abbr-1&gt;Heart failure reviews&lt;/abbr-1&gt;&lt;/alt-periodical&gt;&lt;pages&gt;107-13&lt;/pages&gt;&lt;volume&gt;9&lt;/volume&gt;&lt;number&gt;2&lt;/number&gt;&lt;edition&gt;2004/11/02&lt;/edition&gt;&lt;keywords&gt;&lt;keyword&gt;Adrenergic beta-Antagonists/*therapeutic use&lt;/keyword&gt;&lt;keyword&gt;Clinical Trials as Topic&lt;/keyword&gt;&lt;keyword&gt;Heart Failure/*drug therapy/*physiopathology&lt;/keyword&gt;&lt;keyword&gt;Humans&lt;/keyword&gt;&lt;keyword&gt;Myocardial Infarction/*drug therapy/*physiopathology&lt;/keyword&gt;&lt;keyword&gt;Systole/drug effects&lt;/keyword&gt;&lt;keyword&gt;Ventricular Dysfunction, Left/*drug therapy/physiopathology&lt;/keyword&gt;&lt;/keywords&gt;&lt;dates&gt;&lt;year&gt;2004&lt;/year&gt;&lt;pub-dates&gt;&lt;date&gt;Apr&lt;/date&gt;&lt;/pub-dates&gt;&lt;/dates&gt;&lt;isbn&gt;1382-4147 (Print)&amp;#xD;1382-4147&lt;/isbn&gt;&lt;accession-num&gt;15516858&lt;/accession-num&gt;&lt;urls&gt;&lt;related-urls&gt;&lt;url&gt;https://link.springer.com/article/10.1023%2FB%3AHREV.0000046365.53467.f4&lt;/url&gt;&lt;/related-urls&gt;&lt;/urls&gt;&lt;electronic-resource-num&gt;10.1023/B:HREV.0000046365.53467.f4&lt;/electronic-resource-num&gt;&lt;remote-database-provider&gt;Nlm&lt;/remote-database-provider&gt;&lt;language&gt;eng&lt;/language&gt;&lt;/record&gt;&lt;/Cite&gt;&lt;/EndNote&gt;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6" w:tooltip="Thattassery, 2004 #21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6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1CF849E" w14:textId="559E62E5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11F6D3A" w14:textId="3D9EF845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US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DAE1D04" w14:textId="37F721E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89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/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144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B9BFF37" w14:textId="2DBC0C0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A9AB5E1" w14:textId="2225837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C40247E" w14:textId="143144CC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357DABE" w14:textId="21D1BDA0" w:rsidR="00471FAD" w:rsidRPr="00D21F2A" w:rsidRDefault="00471FAD" w:rsidP="0070137B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The initial dose of carvedilol should be 6.25 mg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bid, which can be reduced in half if not tolerated. This dose can be increased every 3 to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10 days if heart rate &gt; 50 and blood pressure &gt; 80 mmHg. Over a period of 4–6 weeks,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patients should be titrated to a maximum of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25 mg bid. With gradual titration in this man-</w:t>
            </w:r>
          </w:p>
          <w:p w14:paraId="7C6F62FE" w14:textId="77777777" w:rsidR="00471FAD" w:rsidRPr="00D21F2A" w:rsidRDefault="00471FAD" w:rsidP="0070137B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er, 74% of patients in CAPRICORN achieved</w:t>
            </w:r>
          </w:p>
          <w:p w14:paraId="58359E69" w14:textId="77777777" w:rsidR="00471FAD" w:rsidRPr="00D21F2A" w:rsidRDefault="00471FAD" w:rsidP="0070137B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maximum dosing, 11% achieved 12.5 mg bid</w:t>
            </w:r>
          </w:p>
          <w:p w14:paraId="4A0B864F" w14:textId="1C0B10F7" w:rsidR="00471FAD" w:rsidRPr="00D21F2A" w:rsidRDefault="00471FAD" w:rsidP="0070137B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dosing, and 7% achieved 6.25 mg bid dosing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3C4F8F8" w14:textId="2D4BA52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223C004" w14:textId="32FA8FB6" w:rsidR="00471FAD" w:rsidRPr="00D21F2A" w:rsidRDefault="002123D3" w:rsidP="007A7981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c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ardiovascular deaths (n=56)</w:t>
            </w:r>
            <w:r w:rsidR="007A7981" w:rsidRPr="00D21F2A">
              <w:rPr>
                <w:rFonts w:ascii="Times New Roman" w:hAnsi="Times New Roman"/>
                <w:sz w:val="18"/>
                <w:szCs w:val="18"/>
              </w:rPr>
              <w:t xml:space="preserve">,  HF (130 events), </w:t>
            </w:r>
            <w:r w:rsidR="007A7981" w:rsidRPr="00D21F2A">
              <w:t xml:space="preserve"> </w:t>
            </w:r>
            <w:r w:rsidR="007A7981" w:rsidRPr="00D21F2A">
              <w:rPr>
                <w:rFonts w:ascii="Times New Roman" w:hAnsi="Times New Roman"/>
                <w:sz w:val="18"/>
                <w:szCs w:val="18"/>
              </w:rPr>
              <w:t xml:space="preserve">recurrent MI (97 events)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6904464" w14:textId="799632B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79CABBC" w14:textId="2592DF10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60752B5A" w14:textId="0E842D13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A0D16A8" w14:textId="7FC1F795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32AE148" w14:textId="4D9C69C6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F114E1E" w14:textId="0492B7C6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5EE88E7" w14:textId="0BA0D2D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B06BBA4" w14:textId="33C54684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C59657B" w14:textId="322F0993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6C9716E4" w14:textId="518F1B2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7B5628A7" w14:textId="7D0A7D8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.3</w:t>
            </w:r>
          </w:p>
        </w:tc>
      </w:tr>
      <w:tr w:rsidR="00471FAD" w:rsidRPr="004700A6" w14:paraId="0687120B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0D3BC98A" w14:textId="717299B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lastRenderedPageBreak/>
              <w:t>Arós et al. 2006</w:t>
            </w:r>
            <w:r w:rsidRPr="00D21F2A">
              <w:rPr>
                <w:rFonts w:ascii="Segoe UI" w:hAnsi="Segoe UI" w:cs="Segoe UI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BcsOzczwvQXV0aG9yPjxZZWFyPjIwMDY8L1llYXI+PFJl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BcsOzczwvQXV0aG9yPjxZZWFyPjIwMDY8L1llYXI+PFJl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7" w:tooltip="Arós, 2006 #37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7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9AF5A2C" w14:textId="4EFB5C7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P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72315CF" w14:textId="1C165436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US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48089F82" w14:textId="19F695D9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Total 539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DDC1AFE" w14:textId="73092956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00430CE" w14:textId="4183B94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BD120F5" w14:textId="70F4451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D759752" w14:textId="660B830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0EA33D7" w14:textId="372C66E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D5DBE44" w14:textId="69278BDA" w:rsidR="00471FAD" w:rsidRPr="00D21F2A" w:rsidRDefault="00DF134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3D39AF8" w14:textId="008A1BE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7ECEA19" w14:textId="6233316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26DD77EE" w14:textId="60FC4AF6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94EBDCE" w14:textId="49D49ED3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7CD4413A" w14:textId="7CDDEE39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5D75384" w14:textId="6908FE49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0ABDC1F" w14:textId="191020D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C288421" w14:textId="1AC8CEA5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961AAEB" w14:textId="24AC510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32E6FDC5" w14:textId="01AE5A0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62A246E8" w14:textId="031B1B50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1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.0</w:t>
            </w:r>
          </w:p>
        </w:tc>
      </w:tr>
      <w:tr w:rsidR="00471FAD" w:rsidRPr="004700A6" w14:paraId="0843C627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45E74044" w14:textId="038A56A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Emery et al. 2006</w:t>
            </w:r>
            <w:r w:rsidRPr="00D21F2A">
              <w:rPr>
                <w:rFonts w:ascii="Segoe UI" w:hAnsi="Segoe UI" w:cs="Segoe UI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FbWVyeTwvQXV0aG9yPjxZZWFyPjIwMDY8L1llYXI+PFJl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FbWVyeTwvQXV0aG9yPjxZZWFyPjIwMDY8L1llYXI+PFJl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8" w:tooltip="Emery, 2006 #26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8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39943CC" w14:textId="55F58A14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9CAD3CF" w14:textId="15DB45D1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Europe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52C78DA" w14:textId="2E44F2B0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422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/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16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6251612" w14:textId="0CF1707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7CC5FF8" w14:textId="60ED8F93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68A861C" w14:textId="2C9FCE0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907FB01" w14:textId="4DAAF969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carvedilol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B47B1EC" w14:textId="633AFCFA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6C22045" w14:textId="5D57072A" w:rsidR="00471FAD" w:rsidRPr="00D21F2A" w:rsidRDefault="00605FD0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Mortality (95)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88164BB" w14:textId="205923E1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702240B" w14:textId="4715582C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782D5FC2" w14:textId="18E47D15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FBF844B" w14:textId="696EA2B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714323F5" w14:textId="0C07CFF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7C771CE" w14:textId="610FECD5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965B2CA" w14:textId="47D62ADA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D88F01C" w14:textId="00A33FB1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9703E69" w14:textId="591359BC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02170CA1" w14:textId="20C4B4A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5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494C1EBB" w14:textId="51B42000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0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.5</w:t>
            </w:r>
          </w:p>
        </w:tc>
      </w:tr>
      <w:tr w:rsidR="00471FAD" w:rsidRPr="004700A6" w14:paraId="60832ED9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38872E30" w14:textId="17F52F40" w:rsidR="00471FAD" w:rsidRPr="00D21F2A" w:rsidRDefault="00471FAD" w:rsidP="0087188D">
            <w:pPr>
              <w:rPr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Yamada et al. 2006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ZYW1hZGE8L0F1dGhvcj48WWVhcj4yMDA2PC9ZZWFyPjxS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ZYW1hZGE8L0F1dGhvcj48WWVhcj4yMDA2PC9ZZWFyPjxS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9" w:tooltip="Yamada, 2006 #53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9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503CC5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P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DC3FF5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Japan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1326F07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00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/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1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7E2D81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2 ± 1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4880D2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26D1FC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2.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963EA9C" w14:textId="77777777" w:rsidR="00471FAD" w:rsidRPr="00D21F2A" w:rsidRDefault="00471FAD" w:rsidP="00A12B1C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metoprolol</w:t>
            </w:r>
          </w:p>
          <w:p w14:paraId="7F661848" w14:textId="792C28A7" w:rsidR="00471FAD" w:rsidRPr="00D21F2A" w:rsidRDefault="00471FAD" w:rsidP="00A12B1C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(80%) followed by propranolol (11%) and atenolol (6%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F68FF3F" w14:textId="72353CB0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1.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E6643E6" w14:textId="0A289272" w:rsidR="00471FAD" w:rsidRPr="00D21F2A" w:rsidRDefault="004E06E5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R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A14C138" w14:textId="305CAD04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4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9455710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1429D2D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7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38B17C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1.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2A1C805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7.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27563C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4.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C8183A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FA4D75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1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1E6027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2.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7FFA661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1.9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442BD47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.0</w:t>
            </w:r>
          </w:p>
        </w:tc>
      </w:tr>
      <w:tr w:rsidR="00471FAD" w:rsidRPr="004700A6" w14:paraId="11509B84" w14:textId="77777777" w:rsidTr="00545DBF">
        <w:trPr>
          <w:trHeight w:val="183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23A93591" w14:textId="2786BE28" w:rsidR="00471FAD" w:rsidRPr="00D21F2A" w:rsidRDefault="00471FAD" w:rsidP="0087188D">
            <w:pPr>
              <w:rPr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Ozasa et al. 2010</w:t>
            </w:r>
            <w:r w:rsidRPr="00D21F2A">
              <w:rPr>
                <w:rFonts w:ascii="Segoe UI" w:hAnsi="Segoe UI" w:cs="Segoe UI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begin">
                <w:fldData xml:space="preserve">PEVuZE5vdGU+PENpdGU+PEF1dGhvcj5PemFzYTwvQXV0aG9yPjxZZWFyPjIwMTA8L1llYXI+PFJl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</w:fldData>
              </w:fldCha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begin">
                <w:fldData xml:space="preserve">PEVuZE5vdGU+PENpdGU+PEF1dGhvcj5PemFzYTwvQXV0aG9yPjxZZWFyPjIwMTA8L1llYXI+PFJl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</w:fldData>
              </w:fldCha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end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10" w:tooltip="Ozasa, 2010 #42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10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D78C36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CEC59E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Japan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2428BF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49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/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56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E00B61C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6.4 ±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11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C57242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6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61350D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7A1EBEE" w14:textId="69B153A1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E117CC3" w14:textId="0ABE752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EA07F28" w14:textId="1D928A25" w:rsidR="00471FAD" w:rsidRPr="00D21F2A" w:rsidRDefault="004E06E5" w:rsidP="004E06E5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Mortality (23), MACE (39)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FEBF5D8" w14:textId="6447B96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2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A43315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7.0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6EC9AB14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9B5067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8.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40C6DCB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8.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80E93F4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8.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24EBCF3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1B390C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6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0C67F68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9.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6A12937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4.6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65AF4E0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.0</w:t>
            </w:r>
          </w:p>
        </w:tc>
      </w:tr>
      <w:tr w:rsidR="00471FAD" w:rsidRPr="004700A6" w14:paraId="452413C4" w14:textId="77777777" w:rsidTr="00545DBF">
        <w:trPr>
          <w:trHeight w:val="183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6C00041E" w14:textId="1E941806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Siu et al. 2010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pdTwvQXV0aG9yPjxZZWFyPjIwMTA8L1llYXI+PFJlY051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pdTwvQXV0aG9yPjxZZWFyPjIwMTA8L1llYXI+PFJlY051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11" w:tooltip="iu, 2010 #50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11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7AAF231" w14:textId="12F59FA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41A23BB" w14:textId="63D91AD4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Chin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09D9A649" w14:textId="1B34502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54/5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DCD00D4" w14:textId="1A4A5B26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2 ±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CA5BBB4" w14:textId="0A689070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D1EB771" w14:textId="34B8AD0C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FF982FB" w14:textId="399E8A7D" w:rsidR="00471FAD" w:rsidRPr="00D21F2A" w:rsidRDefault="00471FAD" w:rsidP="007A44CF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25 patients on β-blocker (81%) received metoprolol at mean dose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of 64 ± 3.3 mg/day, 15 patients (10%) received</w:t>
            </w:r>
          </w:p>
          <w:p w14:paraId="4D60ED9A" w14:textId="2F0D64AD" w:rsidR="00471FAD" w:rsidRPr="00D21F2A" w:rsidRDefault="00471FAD" w:rsidP="007A44CF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atenolol at 61 ± 7.2 mg/day, 12 patients (8%) on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carvedilol at 9.4 ± 1.8 mg/day, and two patients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(1%) on bisoprolol 6.25±3.8mg/day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E7035BA" w14:textId="29E4E639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7995F63" w14:textId="67629BDD" w:rsidR="00471FAD" w:rsidRPr="00D21F2A" w:rsidRDefault="000C1091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Mortality (14), cardiac death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1CA0BF2" w14:textId="5E3AFA1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F39018F" w14:textId="2BD36D3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18FD78BC" w14:textId="6911B83C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F0D7719" w14:textId="734BB1F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529ED9C4" w14:textId="061E9F55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3150C52" w14:textId="5CB4BCE9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98670A4" w14:textId="67D5CD2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59C2F06" w14:textId="17253F0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3C4E528" w14:textId="1C8AE629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0397D932" w14:textId="2A18724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1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73740656" w14:textId="63880640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4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.87</w:t>
            </w:r>
          </w:p>
        </w:tc>
      </w:tr>
      <w:tr w:rsidR="00471FAD" w:rsidRPr="004700A6" w14:paraId="0DD757C0" w14:textId="77777777" w:rsidTr="00545DBF">
        <w:trPr>
          <w:trHeight w:val="183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5C6AC2EF" w14:textId="79C26989" w:rsidR="00471FAD" w:rsidRPr="00D21F2A" w:rsidRDefault="00471FAD" w:rsidP="0087188D">
            <w:pPr>
              <w:rPr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lastRenderedPageBreak/>
              <w:t>Bangalore et al. 2012</w: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 xml:space="preserve"> </w: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begin">
                <w:fldData xml:space="preserve">PEVuZE5vdGU+PENpdGU+PEF1dGhvcj5CYW5nYWxvcmU8L0F1dGhvcj48WWVhcj4yMDEyPC9ZZWFy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</w:fldData>
              </w:fldCha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begin">
                <w:fldData xml:space="preserve">PEVuZE5vdGU+PENpdGU+PEF1dGhvcj5CYW5nYWxvcmU8L0F1dGhvcj48WWVhcj4yMDEyPC9ZZWFy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</w:fldData>
              </w:fldCha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end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12" w:tooltip="Bangalore, 2012 #70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12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6C53C9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7B1562C" w14:textId="77777777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USA/Europe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4943CB7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379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/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33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8E1B39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8.67 (9.99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5B40233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5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5C51D8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E510C02" w14:textId="5163941B" w:rsidR="00471FAD" w:rsidRPr="00D21F2A" w:rsidRDefault="00471FAD" w:rsidP="0072579A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Carvedilol; atenolol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60B2E1E" w14:textId="1A87FF1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CF20903" w14:textId="067A3D5E" w:rsidR="00471FAD" w:rsidRPr="00D21F2A" w:rsidRDefault="00CE4C0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5F51FD2" w14:textId="71ED055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7D29CD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2.3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25D7F75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9389B8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3.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BB3322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7.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496FCA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F672BEC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40CB86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9.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70A2B3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5.8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5C27DB5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4.5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001702E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.6</w:t>
            </w:r>
          </w:p>
        </w:tc>
      </w:tr>
      <w:tr w:rsidR="00471FAD" w:rsidRPr="004700A6" w14:paraId="5B6F712B" w14:textId="77777777" w:rsidTr="00545DBF">
        <w:trPr>
          <w:trHeight w:val="183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194E0F96" w14:textId="0DB0E385" w:rsidR="00471FAD" w:rsidRPr="00D21F2A" w:rsidRDefault="00471FAD" w:rsidP="0087188D">
            <w:pPr>
              <w:rPr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Bao et al. 2012</w:t>
            </w:r>
            <w:r w:rsidRPr="00D21F2A">
              <w:rPr>
                <w:rFonts w:ascii="Segoe UI" w:hAnsi="Segoe UI" w:cs="Segoe UI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begin">
                <w:fldData xml:space="preserve">PEVuZE5vdGU+PENpdGU+PEF1dGhvcj5CYW88L0F1dGhvcj48WWVhcj4yMDEzPC9ZZWFyPjxSZWNO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</w:fldData>
              </w:fldCha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begin">
                <w:fldData xml:space="preserve">PEVuZE5vdGU+PENpdGU+PEF1dGhvcj5CYW88L0F1dGhvcj48WWVhcj4yMDEzPC9ZZWFyPjxSZWNO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</w:fldData>
              </w:fldCha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end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13" w:tooltip="Bao, 2013 #30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13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2B89C6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F557B9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Japan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D7466B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,614/ 2,07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5956029" w14:textId="75CA3E53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5.8 ± 12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E96CB1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4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9FA85D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01920CA" w14:textId="1669BAC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AEDDB22" w14:textId="3646AAF4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55ADE6B" w14:textId="192F08B2" w:rsidR="00471FAD" w:rsidRPr="00D21F2A" w:rsidRDefault="00CE4C0D" w:rsidP="005A4433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All-cause death (29), Cardiac death (19), MI (11), Hospitalization for HF (34)</w:t>
            </w:r>
            <w:r w:rsidR="005A4433" w:rsidRPr="00D21F2A">
              <w:rPr>
                <w:rFonts w:ascii="Times New Roman" w:hAnsi="Times New Roman"/>
                <w:sz w:val="18"/>
                <w:szCs w:val="18"/>
              </w:rPr>
              <w:t xml:space="preserve"> in </w:t>
            </w:r>
            <w:r w:rsidR="005A4433"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="005A4433"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1FC6025" w14:textId="5C50730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3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A015F8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7.3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11B9BF9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DF6E024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8.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23017CF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1.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B2449A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1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A2971E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3040256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5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BDA7F6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9.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0856441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6.6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707F370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.6</w:t>
            </w:r>
          </w:p>
        </w:tc>
      </w:tr>
      <w:tr w:rsidR="00471FAD" w:rsidRPr="004700A6" w14:paraId="79CBB0A0" w14:textId="77777777" w:rsidTr="00545DBF">
        <w:trPr>
          <w:trHeight w:val="183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5D55663F" w14:textId="4005819C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Nakatani et al. 2013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OYWthdGFuaTwvQXV0aG9yPjxZZWFyPjIwMTM8L1llYXI+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OYWthdGFuaTwvQXV0aG9yPjxZZWFyPjIwMTM8L1llYXI+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14" w:tooltip="Nakatani, 2013 #83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14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04060BF" w14:textId="77777777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0CC3B68" w14:textId="77777777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Japan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260FCB37" w14:textId="77777777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,923/ 1,92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6F3CCEE" w14:textId="77777777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64.4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±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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11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2099909" w14:textId="77777777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7.8%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540A831" w14:textId="77777777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34BC181" w14:textId="073C56F2" w:rsidR="00471FAD" w:rsidRPr="00D21F2A" w:rsidRDefault="00471FAD" w:rsidP="0072579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carvedilol, metoprolol, bisoprolol, atenolol, and other BB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C8122EF" w14:textId="6F0BD087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61AF1B6" w14:textId="26EE25DB" w:rsidR="00471FAD" w:rsidRPr="00D21F2A" w:rsidRDefault="005A4433" w:rsidP="005A4433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All-cause death (150)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1262170" w14:textId="5A136BC9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EDD8DD9" w14:textId="77777777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34976E3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8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4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06CDAA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2.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5B0DE16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1.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E8C51D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4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82C1B1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F1727F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7.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66582A0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5.5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2F51280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2.6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5779E17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.9</w:t>
            </w:r>
          </w:p>
        </w:tc>
      </w:tr>
      <w:tr w:rsidR="00471FAD" w:rsidRPr="004700A6" w14:paraId="6C16D301" w14:textId="77777777" w:rsidTr="00545DBF">
        <w:trPr>
          <w:trHeight w:val="183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1643E9E1" w14:textId="7F9C5B49" w:rsidR="00471FAD" w:rsidRPr="00D21F2A" w:rsidRDefault="00471FAD" w:rsidP="0087188D">
            <w:pPr>
              <w:rPr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Bangalore et al. 2014 </w: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begin">
                <w:fldData xml:space="preserve">PEVuZE5vdGU+PENpdGU+PEF1dGhvcj5CYW5nYWxvcmU8L0F1dGhvcj48WWVhcj4yMDE0PC9ZZWFy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=
</w:fldData>
              </w:fldCha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begin">
                <w:fldData xml:space="preserve">PEVuZE5vdGU+PENpdGU+PEF1dGhvcj5CYW5nYWxvcmU8L0F1dGhvcj48WWVhcj4yMDE0PC9ZZWFy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=
</w:fldData>
              </w:fldCha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end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15" w:tooltip="Bangalore, 2014 #82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15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6702B0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82FF15A" w14:textId="77777777" w:rsidR="00471FAD" w:rsidRPr="00D21F2A" w:rsidRDefault="00471FAD" w:rsidP="0087188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USA/Europe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424AF7E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81/9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115AD44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4.5±9.1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7A4DAB3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9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A66EC6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0A6BE6C" w14:textId="240FC2A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atenolol or metoprolol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98904E9" w14:textId="7C4B5271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84E28E4" w14:textId="450567CF" w:rsidR="00471FAD" w:rsidRPr="00D21F2A" w:rsidRDefault="00260F81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88E4D64" w14:textId="42B797FA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63BBAC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0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5C799978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0017260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9.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128DA84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5.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F7DE96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8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C713D4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F48096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7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99EB5E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8.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48B60D54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0.4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0B2A2D4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.3</w:t>
            </w:r>
          </w:p>
        </w:tc>
      </w:tr>
      <w:tr w:rsidR="00471FAD" w:rsidRPr="004700A6" w14:paraId="5E12E8A7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42A9B6A3" w14:textId="12B4694A" w:rsidR="00471FAD" w:rsidRPr="00D21F2A" w:rsidRDefault="00471FAD" w:rsidP="0087188D">
            <w:pPr>
              <w:rPr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Choo et al. 2014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DaG9vPC9BdXRob3I+PFllYXI+MjAxNDwvWWVhcj48UmVj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DaG9vPC9BdXRob3I+PFllYXI+MjAxNDwvWWVhcj48UmVj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16" w:tooltip="Choo, 2014 #23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16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3D06D00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DF24E0C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Kore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03A91348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424/59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8555A7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0.9±12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D7B7E1C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3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5A1E8F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8.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4FA8871" w14:textId="1D58F5E4" w:rsidR="00471FAD" w:rsidRPr="00D21F2A" w:rsidRDefault="00471FAD" w:rsidP="00E60858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Carvedilol, bisoprolol, atenolol, or other β-blocker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F72272F" w14:textId="47E41B5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15A4B9D" w14:textId="792DDD56" w:rsidR="00471FAD" w:rsidRPr="00D21F2A" w:rsidRDefault="00043B0B" w:rsidP="00E50B68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cardiac death (1</w:t>
            </w:r>
            <w:r w:rsidR="00E066CA" w:rsidRPr="00D21F2A">
              <w:rPr>
                <w:rFonts w:ascii="Times New Roman" w:hAnsi="Times New Roman"/>
                <w:sz w:val="18"/>
                <w:szCs w:val="18"/>
              </w:rPr>
              <w:t>84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),  s</w:t>
            </w:r>
            <w:r w:rsidR="005F43EF" w:rsidRPr="00D21F2A">
              <w:rPr>
                <w:rFonts w:ascii="Times New Roman" w:hAnsi="Times New Roman"/>
                <w:sz w:val="18"/>
                <w:szCs w:val="18"/>
              </w:rPr>
              <w:t>troke (</w:t>
            </w:r>
            <w:r w:rsidR="00E50B68" w:rsidRPr="00D21F2A">
              <w:rPr>
                <w:rFonts w:ascii="Times New Roman" w:hAnsi="Times New Roman"/>
                <w:sz w:val="18"/>
                <w:szCs w:val="18"/>
              </w:rPr>
              <w:t>61</w:t>
            </w:r>
            <w:r w:rsidR="005F43EF" w:rsidRPr="00D21F2A">
              <w:rPr>
                <w:rFonts w:ascii="Times New Roman" w:hAnsi="Times New Roman"/>
                <w:sz w:val="18"/>
                <w:szCs w:val="18"/>
              </w:rPr>
              <w:t>), MI (</w:t>
            </w:r>
            <w:r w:rsidR="00E50B68" w:rsidRPr="00D21F2A">
              <w:rPr>
                <w:rFonts w:ascii="Times New Roman" w:hAnsi="Times New Roman"/>
                <w:sz w:val="18"/>
                <w:szCs w:val="18"/>
              </w:rPr>
              <w:t>36</w:t>
            </w:r>
            <w:r w:rsidR="005F43EF" w:rsidRPr="00D21F2A">
              <w:rPr>
                <w:rFonts w:ascii="Times New Roman" w:hAnsi="Times New Roman"/>
                <w:sz w:val="18"/>
                <w:szCs w:val="18"/>
              </w:rPr>
              <w:t>), revascularization (</w:t>
            </w:r>
            <w:r w:rsidR="00E50B68" w:rsidRPr="00D21F2A">
              <w:rPr>
                <w:rFonts w:ascii="Times New Roman" w:hAnsi="Times New Roman"/>
                <w:sz w:val="18"/>
                <w:szCs w:val="18"/>
              </w:rPr>
              <w:t>318</w:t>
            </w:r>
            <w:r w:rsidR="005F43EF" w:rsidRPr="00D21F2A">
              <w:rPr>
                <w:rFonts w:ascii="Times New Roman" w:hAnsi="Times New Roman"/>
                <w:sz w:val="18"/>
                <w:szCs w:val="18"/>
              </w:rPr>
              <w:t xml:space="preserve">) in </w:t>
            </w:r>
            <w:r w:rsidR="005F43EF"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="005F43EF"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9563AC5" w14:textId="098368D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0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C198BC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5B1446E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3.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3F1F90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0.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4EBFA0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0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BE2DE7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4.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97E515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E03D1C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1.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39357D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9.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569ECFA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0.4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25919BC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.0</w:t>
            </w:r>
          </w:p>
        </w:tc>
      </w:tr>
      <w:tr w:rsidR="00471FAD" w:rsidRPr="004700A6" w14:paraId="305D6163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16743F10" w14:textId="6EB01B75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Yang et al. 2014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ZYW5nPC9BdXRob3I+PFllYXI+MjAxNDwvWWVhcj48UmVj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ZYW5nPC9BdXRob3I+PFllYXI+MjAxNDwvWWVhcj48UmVj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17" w:tooltip="Yang, 2014 #69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17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4A40DF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4B8D60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Kore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1F7E32C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,650/ 1,3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DD2E8E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6 (55–74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F3D983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3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9048B83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53B2A1E" w14:textId="3683242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E68CFCB" w14:textId="6A511FB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817D205" w14:textId="1C6D0CC2" w:rsidR="00471FAD" w:rsidRPr="00D21F2A" w:rsidRDefault="000B3F04" w:rsidP="000B3F04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all-cause death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(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144),  cardiac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lastRenderedPageBreak/>
              <w:t xml:space="preserve">death (76)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5F88937" w14:textId="50138666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lastRenderedPageBreak/>
              <w:t>50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AB50774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0.9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6DEBCC5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5.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A0C538C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3.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15EDDF3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5.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19984D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5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98A24F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3B8F10C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5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904209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8.6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7E641D4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0.8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61C3D208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.0</w:t>
            </w:r>
          </w:p>
        </w:tc>
      </w:tr>
      <w:tr w:rsidR="00471FAD" w:rsidRPr="004700A6" w14:paraId="7E49894F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56A424A7" w14:textId="1354329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Andell et al. 2015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BbmRlbGw8L0F1dGhvcj48WWVhcj4yMDE1PC9ZZWFyPjxS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BbmRlbGw8L0F1dGhvcj48WWVhcj4yMDE1PC9ZZWFyPjxS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18" w:tooltip="Andell, 2015 #14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18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21EF088" w14:textId="0FDD4A51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P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7FE97C1" w14:textId="7AE559E0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Sweden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D1094D0" w14:textId="0090227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086/77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029D744" w14:textId="32E9D014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4 (67 to 80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0340E2A" w14:textId="7A9500A0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5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6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8103F84" w14:textId="31C3A746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09D919E" w14:textId="4328565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2619820" w14:textId="09CB8AE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.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FBBD609" w14:textId="0DE4BE2E" w:rsidR="00471FAD" w:rsidRPr="00D21F2A" w:rsidRDefault="008F30AA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515D021" w14:textId="64E0D0EC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0DE46ED" w14:textId="1AF33605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9.9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6A53A9C4" w14:textId="14A8099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6A4C2D6" w14:textId="16A9E0A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4.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19D349A3" w14:textId="6149F89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2.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9BCA70A" w14:textId="7501FE4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9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56106A5" w14:textId="3CEB24B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9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648C3E0" w14:textId="02F72D2A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3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1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08F63B6" w14:textId="21077A61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8.8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67F0EFD7" w14:textId="7BAFF9D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2.0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212E0A30" w14:textId="7360789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2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.83</w:t>
            </w:r>
          </w:p>
        </w:tc>
      </w:tr>
      <w:tr w:rsidR="00471FAD" w:rsidRPr="004700A6" w14:paraId="2ABA1EC3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57D7B3DB" w14:textId="5B0C90D1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Goldberger et al. 2015 </w:t>
            </w:r>
            <w:r w:rsidRPr="00D21F2A">
              <w:rPr>
                <w:rFonts w:ascii="Segoe UI" w:hAnsi="Segoe UI" w:cs="Segoe UI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Hb2xkYmVyZ2VyPC9BdXRob3I+PFllYXI+MjAxNTwvWWVh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Hb2xkYmVyZ2VyPC9BdXRob3I+PFllYXI+MjAxNTwvWWVh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19" w:tooltip="Goldberger, 2015 #1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19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91BCB21" w14:textId="3BEDD21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P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A4C710E" w14:textId="27EB739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U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S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199E52D" w14:textId="53528F8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1,448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/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2,247/1,541/809/56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7F9C6F0" w14:textId="1EC39F35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64.5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±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13.6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/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62.6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±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13.6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/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64.0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±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13.3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/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64.2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±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13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451CBFD" w14:textId="10713C7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7.1/69.2/68.5/70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10B8AD8" w14:textId="4F4210D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9.6/44.6/42.3/36.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5EBCE82" w14:textId="14C6A9C4" w:rsidR="00471FAD" w:rsidRPr="00D21F2A" w:rsidRDefault="00471FAD" w:rsidP="008E5035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metoprolol 200 mg/day; carvedilol 50 mg/day (Coreg CR [GlaxoSmithKline Pharmaceuticals,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Philadelphia, Pennsylvania]–equivalent dose 80 mg/day); propranolol 180 mg/day; timolol 20 mg/day; bisoprolol 10 mg/day;and atenolol 100mg/day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2DA4375" w14:textId="17E84D5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6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6.5/63.6/55.7/63.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B5E9B30" w14:textId="668E721C" w:rsidR="00471FAD" w:rsidRPr="00D21F2A" w:rsidRDefault="00476831" w:rsidP="00476831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all-cause death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(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587)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A5AA1D2" w14:textId="040EEB1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1FE9F40" w14:textId="6B99157A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1.5/8.0/9.7/13.8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3030404B" w14:textId="68E8C16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61F56EF" w14:textId="7F77CB3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9.2/65.3/73.4/82.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B56F8EC" w14:textId="2863C99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7.6/30.7/34.6/41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298575E" w14:textId="612A7F0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3.9/36.2/32.0/26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95C7E9F" w14:textId="1C44FE9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7.3/18.3/24.6/26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C7292EB" w14:textId="427B264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2.1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68.6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70.3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71.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27B36A3" w14:textId="573E79B1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3.4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93.4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94.1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92.1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4BEBC908" w14:textId="2ABB3003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6.2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89.2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86.4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89.7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2F8C0C21" w14:textId="5D068F3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3</w:t>
            </w:r>
          </w:p>
        </w:tc>
      </w:tr>
      <w:tr w:rsidR="00471FAD" w:rsidRPr="004700A6" w14:paraId="378798A2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096DDCB3" w14:textId="307D9D93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Lee et al. 2015</w:t>
            </w:r>
            <w:r w:rsidRPr="00D21F2A">
              <w:rPr>
                <w:rFonts w:ascii="AdvOTb7819099" w:hAnsi="AdvOTb7819099" w:cs="AdvOTb7819099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Lee&lt;/Author&gt;&lt;Year&gt;2015&lt;/Year&gt;&lt;RecNum&gt;71&lt;/RecNum&gt;&lt;DisplayText&gt;&lt;style face="superscript"&gt;[20]&lt;/style&gt;&lt;/DisplayText&gt;&lt;record&gt;&lt;rec-number&gt;71&lt;/rec-number&gt;&lt;foreign-keys&gt;&lt;key app="EN" db-id="vvt2vwrf25p5a9ezes8psazfx009xstatsep"&gt;71&lt;/key&gt;&lt;/foreign-keys&gt;&lt;ref-type name="Journal Article"&gt;17&lt;/ref-type&gt;&lt;contributors&gt;&lt;authors&gt;&lt;author&gt;Lee, Y. H.&lt;/author&gt;&lt;author&gt;Park, J. S.&lt;/author&gt;&lt;author&gt;Tahk, S. J.&lt;/author&gt;&lt;author&gt;Hwang, G. S.&lt;/author&gt;&lt;author&gt;Yoon, M. H.&lt;/author&gt;&lt;author&gt;Choi, S. Y.&lt;/author&gt;&lt;author&gt;Choi, B. J.&lt;/author&gt;&lt;author&gt;Lim, H. S.&lt;/author&gt;&lt;author&gt;Yang, H. M.&lt;/author&gt;&lt;author&gt;Seo, K. W.&lt;/author&gt;&lt;author&gt;Shin, J. H.&lt;/author&gt;&lt;/authors&gt;&lt;/contributors&gt;&lt;auth-address&gt;Department of Cardiology, Ajou University School of Medicine, Suwon, Republic of Korea.&lt;/auth-address&gt;&lt;titles&gt;&lt;title&gt;β-Blocker Therapy in the Era of Primary Percutaneous Intervention for ST Elevation Myocardial Infarction&lt;/title&gt;&lt;secondary-title&gt;Cardiology&lt;/secondary-title&gt;&lt;alt-title&gt;Cardiology&lt;/alt-title&gt;&lt;/titles&gt;&lt;periodical&gt;&lt;full-title&gt;Cardiology&lt;/full-title&gt;&lt;abbr-1&gt;Cardiology&lt;/abbr-1&gt;&lt;/periodical&gt;&lt;alt-periodical&gt;&lt;full-title&gt;Cardiology&lt;/full-title&gt;&lt;abbr-1&gt;Cardiology&lt;/abbr-1&gt;&lt;/alt-periodical&gt;&lt;pages&gt;91-100&lt;/pages&gt;&lt;volume&gt;132&lt;/volume&gt;&lt;number&gt;2&lt;/number&gt;&lt;edition&gt;2015/06/27&lt;/edition&gt;&lt;dates&gt;&lt;year&gt;2015&lt;/year&gt;&lt;/dates&gt;&lt;isbn&gt;0008-6312&lt;/isbn&gt;&lt;accession-num&gt;26112078&lt;/accession-num&gt;&lt;urls&gt;&lt;related-urls&gt;&lt;url&gt;https://www.karger.com/Article/Abstract/431077&lt;/url&gt;&lt;/related-urls&gt;&lt;/urls&gt;&lt;electronic-resource-num&gt;10.1159/000431077&lt;/electronic-resource-num&gt;&lt;remote-database-provider&gt;Nlm&lt;/remote-database-provider&gt;&lt;language&gt;eng&lt;/language&gt;&lt;/record&gt;&lt;/Cite&gt;&lt;/EndNote&gt;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20" w:tooltip="Lee, 2015 #71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20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6B86850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B86A21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Kore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7706700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98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/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3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D04A49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6 ± 1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62C26C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9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6D870E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390E104" w14:textId="77777777" w:rsidR="00471FAD" w:rsidRPr="00D21F2A" w:rsidRDefault="00471FAD" w:rsidP="00D2746F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Carvedilol was used most frequently in 277 patients</w:t>
            </w:r>
          </w:p>
          <w:p w14:paraId="71A9DCB7" w14:textId="5C872A9E" w:rsidR="00471FAD" w:rsidRPr="00D21F2A" w:rsidRDefault="00471FAD" w:rsidP="00D2746F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(46.3% in the β-blocker group) and metoprolol in 268 patients (44.8%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870ABEE" w14:textId="025E2B25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910C0EE" w14:textId="4CC4E0E7" w:rsidR="00471FAD" w:rsidRPr="00D21F2A" w:rsidRDefault="008E5243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580AB04" w14:textId="0774709C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1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42DA55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462C382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7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972B8D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0.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12AAC76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1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D26EAD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4.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90CB20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7172BB6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3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EF4A52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9.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4A71BB2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6.3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082611D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.5</w:t>
            </w:r>
          </w:p>
        </w:tc>
      </w:tr>
      <w:tr w:rsidR="00471FAD" w:rsidRPr="004700A6" w14:paraId="26423A7F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67F760C8" w14:textId="026C91CC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lastRenderedPageBreak/>
              <w:t xml:space="preserve">Raposeiras-Roubín et al. 2015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SYXBvc2VpcmFzLVJvdWLDrW48L0F1dGhvcj48WWVhcj4y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SYXBvc2VpcmFzLVJvdWLDrW48L0F1dGhvcj48WWVhcj4y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21" w:tooltip="Raposeiras-Roubín, 2015 #72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21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848C20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A47890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Spain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56114F4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55/55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86DCA0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6.1 (12.1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6ED46C4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9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7C09236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8.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1F8C237" w14:textId="3CF4979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Metoprolol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1B606A0" w14:textId="1C85541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5.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554D369" w14:textId="095AADC6" w:rsidR="00471FAD" w:rsidRPr="00D21F2A" w:rsidRDefault="006E47F5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all-cause death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(2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64)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F28D5E9" w14:textId="32C61D0A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CA2FE73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.8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04083B1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AD00633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6.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298A9D6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5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5C47DA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7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E168E8C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26760E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8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2FC97A4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7.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1F524AB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2.8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330A1E8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.2</w:t>
            </w:r>
          </w:p>
        </w:tc>
      </w:tr>
      <w:tr w:rsidR="00471FAD" w:rsidRPr="004700A6" w14:paraId="2569A22B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55CAF3FA" w14:textId="22641F5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Hioki et al. 2016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IaW9raTwvQXV0aG9yPjxZZWFyPjIwMTY8L1llYXI+PFJl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IaW9raTwvQXV0aG9yPjxZZWFyPjIwMTY8L1llYXI+PFJl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22" w:tooltip="Hioki, 2016 #73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22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5FE8F7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1D3AE2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Japan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0CD4F7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51/19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F6F13C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5.2 ± 11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3576B74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1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BC1FBA8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1.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092073D" w14:textId="77777777" w:rsidR="00471FAD" w:rsidRPr="00D21F2A" w:rsidRDefault="00471FAD" w:rsidP="007B783E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carvedilol (92.8 %), bisoprolol (4.0 %), and others</w:t>
            </w:r>
          </w:p>
          <w:p w14:paraId="41D5F8F9" w14:textId="6D2C73DE" w:rsidR="00471FAD" w:rsidRPr="00D21F2A" w:rsidRDefault="00471FAD" w:rsidP="007B783E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(3.2 %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BE056EB" w14:textId="7F3F7E1C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0AB8EED" w14:textId="59CB451B" w:rsidR="00471FAD" w:rsidRPr="00D21F2A" w:rsidRDefault="003B4631" w:rsidP="003B4631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all-cause death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(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7)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87324A7" w14:textId="523F479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6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451E5B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44E7AA60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680047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2.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7838DA3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4.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8177F24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5.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8754CE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7156A4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5.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B9A1C2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0236C42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0A10110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.9</w:t>
            </w:r>
          </w:p>
        </w:tc>
      </w:tr>
      <w:tr w:rsidR="00471FAD" w:rsidRPr="004700A6" w14:paraId="23BF1DF7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607F22AD" w14:textId="332B319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Konishi et al. 2016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Lb25pc2hpPC9BdXRob3I+PFllYXI+MjAxNjwvWWVhcj48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Lb25pc2hpPC9BdXRob3I+PFllYXI+MjAxNjwvWWVhcj48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23" w:tooltip="Konishi, 2016 #74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23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8623A5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B65554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Japan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98562A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3/1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D27778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4.3 ± 11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E21CA2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1558FB6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1099F3F" w14:textId="25F50114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A772D07" w14:textId="48BD4B96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F5D3335" w14:textId="5582DEF4" w:rsidR="00471FAD" w:rsidRPr="00D21F2A" w:rsidRDefault="00190E45" w:rsidP="00190E45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Cardiac death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(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6), MACE (12),  all-cause death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(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2)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90765BF" w14:textId="30971714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6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BD7222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0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474552B6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982DA3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0.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BFA88D6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8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5604233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5.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8D86AC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186373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1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501967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9.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08F650B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0.5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6C841FA6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.7</w:t>
            </w:r>
          </w:p>
        </w:tc>
      </w:tr>
      <w:tr w:rsidR="00471FAD" w:rsidRPr="004700A6" w14:paraId="451BDAB8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75ED4D8A" w14:textId="688AD94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Lee et al. 2016</w:t>
            </w:r>
            <w:r w:rsidRPr="00D21F2A">
              <w:rPr>
                <w:rFonts w:ascii="Segoe UI" w:hAnsi="Segoe UI" w:cs="Segoe UI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MZWU8L0F1dGhvcj48WWVhcj4yMDE2PC9ZZWFyPjxSZWNO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MZWU8L0F1dGhvcj48WWVhcj4yMDE2PC9ZZWFyPjxSZWNO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24" w:tooltip="Lee, 2016 #75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24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BC4ABE8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303B80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Kore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0B7A8B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683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/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357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0D0CCA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61.9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±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12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547D76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5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01FF8E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B45C03A" w14:textId="5FF2ADA3" w:rsidR="00471FAD" w:rsidRPr="00D21F2A" w:rsidRDefault="00471FAD" w:rsidP="008A0911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Carvedilol (73.7%) was the predominantly prescribed BB, followed by nebivolol (9.3%) and bisoprolol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(7.8%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59D0912" w14:textId="092F00F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1526E63" w14:textId="45C9C54D" w:rsidR="00471FAD" w:rsidRPr="00D21F2A" w:rsidRDefault="00660ED5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all-cause death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(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1080)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471A5C4" w14:textId="25824309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6F1532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.1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3310D2A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76EC47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0.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5F74A52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7.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8EFEC4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74770D3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AC0281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8CFDC1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5.2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393B4C5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4.3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32ECE50C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.4</w:t>
            </w:r>
          </w:p>
        </w:tc>
      </w:tr>
      <w:tr w:rsidR="00471FAD" w:rsidRPr="004700A6" w14:paraId="0A6D1BD1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58A2AB1F" w14:textId="021AD31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Puymirat et al. 2016</w:t>
            </w:r>
            <w:r w:rsidRPr="00D21F2A">
              <w:rPr>
                <w:rFonts w:ascii="Segoe UI" w:hAnsi="Segoe UI" w:cs="Segoe UI"/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QdXltaXJhdDwvQXV0aG9yPjxZZWFyPjIwMTY8L1llYXI+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QdXltaXJhdDwvQXV0aG9yPjxZZWFyPjIwMTY8L1llYXI+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25" w:tooltip="Puymirat, 2016 #76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25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38B9BC6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P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DE40120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France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F0C0EC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783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/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4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C9ECBB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4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2F92D6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2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C4EA12E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6.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E728DD7" w14:textId="6FB0FDE1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Metoprolol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F8A2B5E" w14:textId="6DEC547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8.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4B89D51" w14:textId="76BFEF94" w:rsidR="00471FAD" w:rsidRPr="00D21F2A" w:rsidRDefault="00680BE1" w:rsidP="00680BE1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all-cause death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(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70), cardiac death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(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53) 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2AE94D5" w14:textId="226195B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5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E90877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0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59AADDFD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B131E5C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4.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77807507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1.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61683E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2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8D01AF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4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2A8AB2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7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BBB2DE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56DD6B0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2.2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07600A05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.0</w:t>
            </w:r>
          </w:p>
        </w:tc>
      </w:tr>
      <w:tr w:rsidR="00471FAD" w:rsidRPr="004700A6" w14:paraId="5FE3E0FF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16D0C4AB" w14:textId="5A6574E6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lastRenderedPageBreak/>
              <w:t xml:space="preserve">Dondo et al. 2016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Eb25kbzwvQXV0aG9yPjxZZWFyPjIwMTc8L1llYXI+PFJl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Eb25kbzwvQXV0aG9yPjxZZWFyPjIwMTc8L1llYXI+PFJl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26" w:tooltip="Dondo, 2017 #84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26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215A03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2B17FB4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UK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1E7D0F09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41,097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/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7,2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EB67C73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63.3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±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13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9D119B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1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5D5A9A6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3.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4CD1DDE" w14:textId="0769CE0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0DA297C" w14:textId="2BB834C4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5.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7510D07" w14:textId="31989994" w:rsidR="00471FAD" w:rsidRPr="00D21F2A" w:rsidRDefault="0025347A" w:rsidP="0025347A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all-cause death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(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6914)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C764E44" w14:textId="0977E321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1A566D6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0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0166FB4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6C3B7D3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6.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7D700758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1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DD6C3A3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5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31C2A0B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A85BC11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8.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78CAA5F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6.7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1A70E252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6.3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77A7152A" w14:textId="7777777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.0</w:t>
            </w:r>
          </w:p>
        </w:tc>
      </w:tr>
      <w:tr w:rsidR="00471FAD" w:rsidRPr="004700A6" w14:paraId="60143500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443B707A" w14:textId="1084917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Hwang et al. 2019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Id2FuZzwvQXV0aG9yPjxZZWFyPjIwMTk8L1llYXI+PFJl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Id2FuZzwvQXV0aG9yPjxZZWFyPjIwMTk8L1llYXI+PFJl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27" w:tooltip="Hwang, 2019 #8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27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756C9FE" w14:textId="6869959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P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78FEEAA" w14:textId="4E4D4409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Kore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07C3BDFD" w14:textId="679845F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,258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1,636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2,01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B5C384C" w14:textId="5B65A25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3.3±12.4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62.5±12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BE8ADF4" w14:textId="4973805C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4.7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75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866244F" w14:textId="3989396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0.3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44.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88D064E" w14:textId="648B7CE3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metoprolol was defined as 200 mg/day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18BCD28" w14:textId="5BFF9F3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3.6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89.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9A78BD5" w14:textId="061D49AE" w:rsidR="00471FAD" w:rsidRPr="00D21F2A" w:rsidRDefault="004E1909" w:rsidP="004E1909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cardiac death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(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257)  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B4A44EF" w14:textId="5B6DAD8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B4350A7" w14:textId="3E54B0B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.3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2.0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5079E99D" w14:textId="7696CDE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8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9.3/89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00408CB" w14:textId="567B3764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9.3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62.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5D24F00" w14:textId="317C909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7.6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33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02DAB8F" w14:textId="024552B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31B70C2" w14:textId="0D2BCA3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.4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13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EC173DB" w14:textId="63C707E0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4.9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84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E8666EF" w14:textId="06EEFE5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9.9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100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3527CF84" w14:textId="50C8C309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5.2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93.8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5350DBFC" w14:textId="673F097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1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.0</w:t>
            </w:r>
          </w:p>
        </w:tc>
      </w:tr>
      <w:tr w:rsidR="00471FAD" w:rsidRPr="004700A6" w14:paraId="36CFB6EE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</w:tcPr>
          <w:p w14:paraId="39CB4365" w14:textId="3224A8B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Shavadia et al. 2019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TaGF2YWRpYTwvQXV0aG9yPjxZZWFyPjIwMTk8L1llYXI+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TaGF2YWRpYTwvQXV0aG9yPjxZZWFyPjIwMTk8L1llYXI+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28" w:tooltip="Shavadia, 2019 #3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28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5E558DA" w14:textId="65283A16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A8E70E6" w14:textId="53F6F5FA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US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158DE8E5" w14:textId="6BAF5BC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980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191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02C5BA8" w14:textId="3E8066FF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5 (70-81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0C4F3EE" w14:textId="4CBE0120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4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4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ECEB845" w14:textId="13F22142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.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32E7207" w14:textId="77777777" w:rsidR="00471FAD" w:rsidRPr="00D21F2A" w:rsidRDefault="00471FAD" w:rsidP="00D41EAB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metoprolol 200 mg/d; carvediolol 50 mg/d; bisoprolol</w:t>
            </w:r>
          </w:p>
          <w:p w14:paraId="47D94345" w14:textId="77777777" w:rsidR="00471FAD" w:rsidRPr="00D21F2A" w:rsidRDefault="00471FAD" w:rsidP="00D41EAB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0 mg/d; atenolol 100 mg/d; propranolol 160 mg/d; labetalol</w:t>
            </w:r>
          </w:p>
          <w:p w14:paraId="74F687E7" w14:textId="77777777" w:rsidR="00471FAD" w:rsidRPr="00D21F2A" w:rsidRDefault="00471FAD" w:rsidP="00D41EAB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00 mg/d; nadolol 160 mg/d; nebivolol 10 mg/d; acebu-</w:t>
            </w:r>
          </w:p>
          <w:p w14:paraId="5A41B2D0" w14:textId="30C8A0F4" w:rsidR="00471FAD" w:rsidRPr="00D21F2A" w:rsidRDefault="00471FAD" w:rsidP="00D41EAB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tolol 400 mg/d; and pindolol 20 mg/d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B8009E1" w14:textId="5537D70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7.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8F31ED7" w14:textId="5FC6620C" w:rsidR="00471FAD" w:rsidRPr="00D21F2A" w:rsidRDefault="00D23E9F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A07DC46" w14:textId="020BDEAA" w:rsidR="00471FAD" w:rsidRPr="00D21F2A" w:rsidRDefault="00AF67CF" w:rsidP="0087188D">
            <w:pPr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22.8</w:t>
            </w:r>
            <w:r>
              <w:rPr>
                <w:rFonts w:ascii="Times New Roman" w:hAnsi="Times New Roman" w:hint="eastAsia"/>
                <w:sz w:val="18"/>
                <w:szCs w:val="18"/>
              </w:rPr>
              <w:t>% &lt;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0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A9A339B" w14:textId="50D7F0F3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</w:tcPr>
          <w:p w14:paraId="68BABAC4" w14:textId="07438B20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E9BDBE6" w14:textId="453CECD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1C4FF992" w14:textId="7078E130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0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32628E9" w14:textId="6BBD7B07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3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9FC4870" w14:textId="07E09FD9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4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E73C9B4" w14:textId="10898353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2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B0DD023" w14:textId="2145AF3A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</w:tcPr>
          <w:p w14:paraId="6BF6AF12" w14:textId="57F8BA73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4.4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</w:tcPr>
          <w:p w14:paraId="71A73601" w14:textId="07C0737A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3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.0</w:t>
            </w:r>
          </w:p>
        </w:tc>
      </w:tr>
      <w:tr w:rsidR="00471FAD" w:rsidRPr="004700A6" w14:paraId="4453C81E" w14:textId="77777777" w:rsidTr="00545DBF">
        <w:trPr>
          <w:trHeight w:val="176"/>
        </w:trPr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CCE815" w14:textId="2160AE44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 xml:space="preserve">Hagsund et al. 2020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IYWdzdW5kPC9BdXRob3I+PFllYXI+MjAyMDwvWWVhcj48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IYWdzdW5kPC9BdXRob3I+PFllYXI+MjAyMDwvWWVhcj48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</w:fldData>
              </w:fldChar>
            </w:r>
            <w:r w:rsidRPr="00D21F2A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D21F2A">
              <w:rPr>
                <w:rFonts w:ascii="Times New Roman" w:hAnsi="Times New Roman"/>
                <w:sz w:val="18"/>
                <w:szCs w:val="18"/>
              </w:rPr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[</w:t>
            </w:r>
            <w:hyperlink w:anchor="_ENREF_29" w:tooltip="Hagsund, 2020 #4" w:history="1">
              <w:r w:rsidRPr="00D21F2A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29</w:t>
              </w:r>
            </w:hyperlink>
            <w:r w:rsidRPr="00D21F2A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]</w:t>
            </w:r>
            <w:r w:rsidRPr="00D21F2A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6F06178" w14:textId="0D4CD8BD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Retrospec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D80B65" w14:textId="0F214F46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Sweden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139CA28" w14:textId="5E6D4B43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06/</w:t>
            </w:r>
            <w:r w:rsidRPr="00D21F2A">
              <w:rPr>
                <w:sz w:val="18"/>
                <w:szCs w:val="18"/>
              </w:rPr>
              <w:t xml:space="preserve"> 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14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10D174D" w14:textId="47B0692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4.1 ± 1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43DCB6" w14:textId="6D8995F6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68.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C76EFC9" w14:textId="2F20C99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41.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E5579E9" w14:textId="1D68E2E0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D9B84D" w14:textId="2575AC0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82.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CFFE00D" w14:textId="3068C2ED" w:rsidR="00471FAD" w:rsidRPr="00D21F2A" w:rsidRDefault="00D23E9F" w:rsidP="00D23E9F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,mortality (6), MACE (23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)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 xml:space="preserve">  in 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>β</w:t>
            </w:r>
            <w:r w:rsidRPr="00D21F2A">
              <w:rPr>
                <w:rFonts w:ascii="Times New Roman" w:hAnsi="Times New Roman" w:hint="eastAsia"/>
                <w:sz w:val="18"/>
                <w:szCs w:val="18"/>
              </w:rPr>
              <w:t xml:space="preserve"> blocker group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0804A59" w14:textId="29FFC0B7" w:rsidR="00471FAD" w:rsidRPr="00D21F2A" w:rsidRDefault="00C44EF3" w:rsidP="0087188D">
            <w:pPr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70</w:t>
            </w:r>
            <w:r>
              <w:rPr>
                <w:rFonts w:ascii="Times New Roman" w:hAnsi="Times New Roman" w:hint="eastAsia"/>
                <w:sz w:val="18"/>
                <w:szCs w:val="18"/>
              </w:rPr>
              <w:t>%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&lt; 0.5</w:t>
            </w:r>
            <w:bookmarkStart w:id="0" w:name="_GoBack"/>
            <w:bookmarkEnd w:id="0"/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4B11325" w14:textId="78FB07B3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.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3851FB" w14:textId="2ED11D45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NR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ADADFF" w14:textId="5651E631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52.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F90918" w14:textId="462D213E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24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4DEC87E" w14:textId="2D8B589C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37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1BE5D64" w14:textId="7FB875F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18.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11BA71" w14:textId="72993AD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72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62A5738" w14:textId="56D22A6B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0.8</w:t>
            </w:r>
          </w:p>
        </w:tc>
        <w:tc>
          <w:tcPr>
            <w:tcW w:w="56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160D4D6" w14:textId="6B05E569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/>
                <w:sz w:val="18"/>
                <w:szCs w:val="18"/>
              </w:rPr>
              <w:t>99.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D1F93F" w14:textId="53616A48" w:rsidR="00471FAD" w:rsidRPr="00D21F2A" w:rsidRDefault="00471FAD" w:rsidP="0087188D">
            <w:pPr>
              <w:rPr>
                <w:rFonts w:ascii="Times New Roman" w:hAnsi="Times New Roman"/>
                <w:sz w:val="18"/>
                <w:szCs w:val="18"/>
              </w:rPr>
            </w:pPr>
            <w:r w:rsidRPr="00D21F2A">
              <w:rPr>
                <w:rFonts w:ascii="Times New Roman" w:hAnsi="Times New Roman" w:hint="eastAsia"/>
                <w:sz w:val="18"/>
                <w:szCs w:val="18"/>
              </w:rPr>
              <w:t>1</w:t>
            </w:r>
            <w:r w:rsidRPr="00D21F2A">
              <w:rPr>
                <w:rFonts w:ascii="Times New Roman" w:hAnsi="Times New Roman"/>
                <w:sz w:val="18"/>
                <w:szCs w:val="18"/>
              </w:rPr>
              <w:t>.0</w:t>
            </w:r>
          </w:p>
        </w:tc>
      </w:tr>
    </w:tbl>
    <w:p w14:paraId="592D44BD" w14:textId="77777777" w:rsidR="00C56952" w:rsidRPr="004700A6" w:rsidRDefault="00C56952" w:rsidP="00C56952">
      <w:pPr>
        <w:widowControl w:val="0"/>
        <w:autoSpaceDE w:val="0"/>
        <w:autoSpaceDN w:val="0"/>
        <w:adjustRightInd w:val="0"/>
        <w:jc w:val="both"/>
        <w:rPr>
          <w:rFonts w:ascii="Times New Roman" w:hAnsi="Times New Roman"/>
          <w:color w:val="000000" w:themeColor="text1"/>
          <w:sz w:val="18"/>
          <w:szCs w:val="18"/>
        </w:rPr>
      </w:pPr>
      <w:r w:rsidRPr="004700A6">
        <w:rPr>
          <w:rFonts w:ascii="Times New Roman" w:hAnsi="Times New Roman"/>
          <w:color w:val="000000" w:themeColor="text1"/>
          <w:sz w:val="18"/>
          <w:szCs w:val="18"/>
        </w:rPr>
        <w:t>Abbreviations: ACEI, angiotensin-converting enzyme inhibitor; ASA, acetylsalicylic acid;</w:t>
      </w:r>
      <w:r w:rsidRPr="004700A6">
        <w:rPr>
          <w:rFonts w:ascii="Times New Roman" w:hAnsi="Times New Roman" w:hint="eastAsia"/>
          <w:color w:val="000000" w:themeColor="text1"/>
          <w:sz w:val="18"/>
          <w:szCs w:val="18"/>
        </w:rPr>
        <w:t xml:space="preserve"> </w:t>
      </w:r>
      <w:r w:rsidRPr="004700A6">
        <w:rPr>
          <w:rFonts w:ascii="Times New Roman" w:hAnsi="Times New Roman"/>
          <w:color w:val="000000" w:themeColor="text1"/>
          <w:sz w:val="18"/>
          <w:szCs w:val="18"/>
        </w:rPr>
        <w:t>ARB, angiotensin receptor blocker; HF, heart failure; LVEF, left ventricular ejection fraction; MI, myocardial infarction;</w:t>
      </w:r>
      <w:r w:rsidRPr="004700A6">
        <w:rPr>
          <w:rFonts w:ascii="Times New Roman" w:hAnsi="Times New Roman" w:hint="eastAsia"/>
          <w:color w:val="000000" w:themeColor="text1"/>
          <w:sz w:val="18"/>
          <w:szCs w:val="18"/>
        </w:rPr>
        <w:t xml:space="preserve"> NR</w:t>
      </w:r>
      <w:r w:rsidRPr="004700A6">
        <w:rPr>
          <w:rFonts w:ascii="Times New Roman" w:hAnsi="Times New Roman"/>
          <w:color w:val="000000" w:themeColor="text1"/>
          <w:sz w:val="18"/>
          <w:szCs w:val="18"/>
        </w:rPr>
        <w:t>, not reported; PCI, percutaneous coronary intervention; STEMI, ST-elevation myocardial infarction; UK, United Kingdom; USA, United States of America.</w:t>
      </w:r>
    </w:p>
    <w:p w14:paraId="40EF0F08" w14:textId="61555629" w:rsidR="008D7A52" w:rsidRPr="004700A6" w:rsidRDefault="008D7A52">
      <w:pPr>
        <w:rPr>
          <w:sz w:val="18"/>
          <w:szCs w:val="18"/>
        </w:rPr>
      </w:pPr>
    </w:p>
    <w:sectPr w:rsidR="008D7A52" w:rsidRPr="004700A6" w:rsidSect="00D511C8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5C0DC2A" w14:textId="77777777" w:rsidR="00DF3760" w:rsidRDefault="00DF3760" w:rsidP="008D7A52">
      <w:r>
        <w:separator/>
      </w:r>
    </w:p>
  </w:endnote>
  <w:endnote w:type="continuationSeparator" w:id="0">
    <w:p w14:paraId="236CFCFB" w14:textId="77777777" w:rsidR="00DF3760" w:rsidRDefault="00DF3760" w:rsidP="008D7A5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OTb7819099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5CF7791" w14:textId="77777777" w:rsidR="00DF3760" w:rsidRDefault="00DF3760" w:rsidP="008D7A52">
      <w:r>
        <w:separator/>
      </w:r>
    </w:p>
  </w:footnote>
  <w:footnote w:type="continuationSeparator" w:id="0">
    <w:p w14:paraId="39E9A956" w14:textId="77777777" w:rsidR="00DF3760" w:rsidRDefault="00DF3760" w:rsidP="008D7A5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3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vt2vwrf25p5a9ezes8psazfx009xstatsep&quot;&gt;急性心梗&lt;record-ids&gt;&lt;item&gt;1&lt;/item&gt;&lt;item&gt;3&lt;/item&gt;&lt;item&gt;4&lt;/item&gt;&lt;item&gt;8&lt;/item&gt;&lt;item&gt;14&lt;/item&gt;&lt;item&gt;21&lt;/item&gt;&lt;item&gt;23&lt;/item&gt;&lt;item&gt;26&lt;/item&gt;&lt;item&gt;30&lt;/item&gt;&lt;item&gt;33&lt;/item&gt;&lt;item&gt;36&lt;/item&gt;&lt;item&gt;37&lt;/item&gt;&lt;item&gt;42&lt;/item&gt;&lt;item&gt;43&lt;/item&gt;&lt;item&gt;50&lt;/item&gt;&lt;item&gt;53&lt;/item&gt;&lt;item&gt;59&lt;/item&gt;&lt;item&gt;68&lt;/item&gt;&lt;item&gt;69&lt;/item&gt;&lt;item&gt;70&lt;/item&gt;&lt;item&gt;71&lt;/item&gt;&lt;item&gt;72&lt;/item&gt;&lt;item&gt;73&lt;/item&gt;&lt;item&gt;74&lt;/item&gt;&lt;item&gt;75&lt;/item&gt;&lt;item&gt;76&lt;/item&gt;&lt;item&gt;82&lt;/item&gt;&lt;item&gt;83&lt;/item&gt;&lt;item&gt;84&lt;/item&gt;&lt;/record-ids&gt;&lt;/item&gt;&lt;/Libraries&gt;"/>
  </w:docVars>
  <w:rsids>
    <w:rsidRoot w:val="00D64C4B"/>
    <w:rsid w:val="000149DD"/>
    <w:rsid w:val="000204BA"/>
    <w:rsid w:val="000320F0"/>
    <w:rsid w:val="00033757"/>
    <w:rsid w:val="00040518"/>
    <w:rsid w:val="00043B0B"/>
    <w:rsid w:val="000737E6"/>
    <w:rsid w:val="000746AB"/>
    <w:rsid w:val="0008239C"/>
    <w:rsid w:val="000941F7"/>
    <w:rsid w:val="000B3F04"/>
    <w:rsid w:val="000C1091"/>
    <w:rsid w:val="000C145C"/>
    <w:rsid w:val="000C573E"/>
    <w:rsid w:val="000E27C4"/>
    <w:rsid w:val="000E7012"/>
    <w:rsid w:val="00111035"/>
    <w:rsid w:val="00117EFA"/>
    <w:rsid w:val="001470D8"/>
    <w:rsid w:val="00151200"/>
    <w:rsid w:val="00185E93"/>
    <w:rsid w:val="00190E45"/>
    <w:rsid w:val="00190FE2"/>
    <w:rsid w:val="001B1E58"/>
    <w:rsid w:val="001C0916"/>
    <w:rsid w:val="001C3F7D"/>
    <w:rsid w:val="001C650A"/>
    <w:rsid w:val="001E78EE"/>
    <w:rsid w:val="00201A84"/>
    <w:rsid w:val="002123D3"/>
    <w:rsid w:val="002436A8"/>
    <w:rsid w:val="0025347A"/>
    <w:rsid w:val="00260F81"/>
    <w:rsid w:val="002701FC"/>
    <w:rsid w:val="00283028"/>
    <w:rsid w:val="00286E77"/>
    <w:rsid w:val="00291966"/>
    <w:rsid w:val="00294EFF"/>
    <w:rsid w:val="002B3E16"/>
    <w:rsid w:val="002B5435"/>
    <w:rsid w:val="002C763A"/>
    <w:rsid w:val="003000FA"/>
    <w:rsid w:val="00304BB1"/>
    <w:rsid w:val="00307CED"/>
    <w:rsid w:val="003253FC"/>
    <w:rsid w:val="00342D14"/>
    <w:rsid w:val="00351B47"/>
    <w:rsid w:val="00370231"/>
    <w:rsid w:val="0038595E"/>
    <w:rsid w:val="00390A59"/>
    <w:rsid w:val="003A3D02"/>
    <w:rsid w:val="003B4631"/>
    <w:rsid w:val="003C3D33"/>
    <w:rsid w:val="003E08F6"/>
    <w:rsid w:val="003E6E35"/>
    <w:rsid w:val="003F674F"/>
    <w:rsid w:val="00412E4A"/>
    <w:rsid w:val="004214C0"/>
    <w:rsid w:val="00432B24"/>
    <w:rsid w:val="004355DA"/>
    <w:rsid w:val="00442929"/>
    <w:rsid w:val="00443BD2"/>
    <w:rsid w:val="00456F62"/>
    <w:rsid w:val="00460749"/>
    <w:rsid w:val="004700A6"/>
    <w:rsid w:val="00471FAD"/>
    <w:rsid w:val="00476831"/>
    <w:rsid w:val="00485346"/>
    <w:rsid w:val="004A25D4"/>
    <w:rsid w:val="004B21F0"/>
    <w:rsid w:val="004C2291"/>
    <w:rsid w:val="004C415C"/>
    <w:rsid w:val="004D11F2"/>
    <w:rsid w:val="004E06E5"/>
    <w:rsid w:val="004E1909"/>
    <w:rsid w:val="004E2A19"/>
    <w:rsid w:val="004E4A24"/>
    <w:rsid w:val="004E6A41"/>
    <w:rsid w:val="005204EC"/>
    <w:rsid w:val="00525137"/>
    <w:rsid w:val="00536A23"/>
    <w:rsid w:val="00536E1D"/>
    <w:rsid w:val="00537D75"/>
    <w:rsid w:val="00541F75"/>
    <w:rsid w:val="00545DBF"/>
    <w:rsid w:val="00552857"/>
    <w:rsid w:val="005701FC"/>
    <w:rsid w:val="00574E79"/>
    <w:rsid w:val="00585153"/>
    <w:rsid w:val="005A3EE5"/>
    <w:rsid w:val="005A4433"/>
    <w:rsid w:val="005A7632"/>
    <w:rsid w:val="005B1F9C"/>
    <w:rsid w:val="005E37AA"/>
    <w:rsid w:val="005F43EF"/>
    <w:rsid w:val="00605FD0"/>
    <w:rsid w:val="0064705A"/>
    <w:rsid w:val="0065641A"/>
    <w:rsid w:val="00660ED5"/>
    <w:rsid w:val="006639D2"/>
    <w:rsid w:val="00676038"/>
    <w:rsid w:val="00680BE1"/>
    <w:rsid w:val="00683028"/>
    <w:rsid w:val="006A25CB"/>
    <w:rsid w:val="006A705C"/>
    <w:rsid w:val="006B448B"/>
    <w:rsid w:val="006D34D3"/>
    <w:rsid w:val="006E0843"/>
    <w:rsid w:val="006E0EFB"/>
    <w:rsid w:val="006E47F5"/>
    <w:rsid w:val="0070137B"/>
    <w:rsid w:val="0072579A"/>
    <w:rsid w:val="00755657"/>
    <w:rsid w:val="00761423"/>
    <w:rsid w:val="00766CF3"/>
    <w:rsid w:val="00794A33"/>
    <w:rsid w:val="007A44CF"/>
    <w:rsid w:val="007A7981"/>
    <w:rsid w:val="007B162D"/>
    <w:rsid w:val="007B5D3F"/>
    <w:rsid w:val="007B783E"/>
    <w:rsid w:val="007D0C57"/>
    <w:rsid w:val="007D473C"/>
    <w:rsid w:val="007F2A22"/>
    <w:rsid w:val="00805286"/>
    <w:rsid w:val="00806EE9"/>
    <w:rsid w:val="00811CD2"/>
    <w:rsid w:val="00816032"/>
    <w:rsid w:val="008311C6"/>
    <w:rsid w:val="008314BD"/>
    <w:rsid w:val="0085026A"/>
    <w:rsid w:val="0085037F"/>
    <w:rsid w:val="0085485D"/>
    <w:rsid w:val="00857FC6"/>
    <w:rsid w:val="0087188D"/>
    <w:rsid w:val="0087446D"/>
    <w:rsid w:val="008A0911"/>
    <w:rsid w:val="008C7310"/>
    <w:rsid w:val="008D7A52"/>
    <w:rsid w:val="008E5035"/>
    <w:rsid w:val="008E5243"/>
    <w:rsid w:val="008F30AA"/>
    <w:rsid w:val="00933177"/>
    <w:rsid w:val="009361CA"/>
    <w:rsid w:val="00940770"/>
    <w:rsid w:val="00940B96"/>
    <w:rsid w:val="00944CF9"/>
    <w:rsid w:val="00950EE7"/>
    <w:rsid w:val="00956C7E"/>
    <w:rsid w:val="0096459B"/>
    <w:rsid w:val="00975089"/>
    <w:rsid w:val="009C6F47"/>
    <w:rsid w:val="009D357F"/>
    <w:rsid w:val="009F6ED4"/>
    <w:rsid w:val="00A12B1C"/>
    <w:rsid w:val="00A136E8"/>
    <w:rsid w:val="00A2173D"/>
    <w:rsid w:val="00A24087"/>
    <w:rsid w:val="00A36B4F"/>
    <w:rsid w:val="00A41B2C"/>
    <w:rsid w:val="00A844AE"/>
    <w:rsid w:val="00AA18A5"/>
    <w:rsid w:val="00AA3DCF"/>
    <w:rsid w:val="00AB6462"/>
    <w:rsid w:val="00AB64BD"/>
    <w:rsid w:val="00AC417A"/>
    <w:rsid w:val="00AE3060"/>
    <w:rsid w:val="00AF67CF"/>
    <w:rsid w:val="00B10F9A"/>
    <w:rsid w:val="00B34589"/>
    <w:rsid w:val="00B43913"/>
    <w:rsid w:val="00B538E4"/>
    <w:rsid w:val="00BD69B6"/>
    <w:rsid w:val="00BE45A5"/>
    <w:rsid w:val="00BE5754"/>
    <w:rsid w:val="00BF1B87"/>
    <w:rsid w:val="00BF4A89"/>
    <w:rsid w:val="00BF74F6"/>
    <w:rsid w:val="00C071F7"/>
    <w:rsid w:val="00C30B28"/>
    <w:rsid w:val="00C440AE"/>
    <w:rsid w:val="00C44EF3"/>
    <w:rsid w:val="00C51997"/>
    <w:rsid w:val="00C56952"/>
    <w:rsid w:val="00C60C20"/>
    <w:rsid w:val="00C802A0"/>
    <w:rsid w:val="00C85E60"/>
    <w:rsid w:val="00C87080"/>
    <w:rsid w:val="00C93EF4"/>
    <w:rsid w:val="00CE4C0D"/>
    <w:rsid w:val="00CF5871"/>
    <w:rsid w:val="00D135E3"/>
    <w:rsid w:val="00D216C5"/>
    <w:rsid w:val="00D21F2A"/>
    <w:rsid w:val="00D234DA"/>
    <w:rsid w:val="00D23E9F"/>
    <w:rsid w:val="00D2746F"/>
    <w:rsid w:val="00D27A01"/>
    <w:rsid w:val="00D41EAB"/>
    <w:rsid w:val="00D46812"/>
    <w:rsid w:val="00D511C8"/>
    <w:rsid w:val="00D5760A"/>
    <w:rsid w:val="00D64C4B"/>
    <w:rsid w:val="00D67F66"/>
    <w:rsid w:val="00D84B39"/>
    <w:rsid w:val="00D929F3"/>
    <w:rsid w:val="00DB3882"/>
    <w:rsid w:val="00DB6010"/>
    <w:rsid w:val="00DC691B"/>
    <w:rsid w:val="00DD71C8"/>
    <w:rsid w:val="00DF134D"/>
    <w:rsid w:val="00DF3760"/>
    <w:rsid w:val="00DF5105"/>
    <w:rsid w:val="00E054C8"/>
    <w:rsid w:val="00E066CA"/>
    <w:rsid w:val="00E33E0A"/>
    <w:rsid w:val="00E41AD3"/>
    <w:rsid w:val="00E4222F"/>
    <w:rsid w:val="00E42438"/>
    <w:rsid w:val="00E50B68"/>
    <w:rsid w:val="00E52CBA"/>
    <w:rsid w:val="00E60858"/>
    <w:rsid w:val="00E7059F"/>
    <w:rsid w:val="00E70947"/>
    <w:rsid w:val="00E737FB"/>
    <w:rsid w:val="00E83CE8"/>
    <w:rsid w:val="00EA04F0"/>
    <w:rsid w:val="00EB19F2"/>
    <w:rsid w:val="00EC3420"/>
    <w:rsid w:val="00EC3D98"/>
    <w:rsid w:val="00ED209A"/>
    <w:rsid w:val="00ED6163"/>
    <w:rsid w:val="00EF2428"/>
    <w:rsid w:val="00F12577"/>
    <w:rsid w:val="00F178D1"/>
    <w:rsid w:val="00F320B7"/>
    <w:rsid w:val="00F54FF9"/>
    <w:rsid w:val="00F91A8C"/>
    <w:rsid w:val="00FB7656"/>
    <w:rsid w:val="00FC607D"/>
    <w:rsid w:val="00FD5C0E"/>
    <w:rsid w:val="00FE0EA9"/>
    <w:rsid w:val="00FE1C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3F5C77B"/>
  <w15:chartTrackingRefBased/>
  <w15:docId w15:val="{5F6D3337-D7A1-49C7-9F5F-B9C70DBDF5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="Times New Roman"/>
        <w:sz w:val="22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EA04F0"/>
    <w:rPr>
      <w:sz w:val="24"/>
      <w:szCs w:val="24"/>
    </w:rPr>
  </w:style>
  <w:style w:type="paragraph" w:styleId="1">
    <w:name w:val="heading 1"/>
    <w:basedOn w:val="a"/>
    <w:next w:val="a"/>
    <w:link w:val="1Char"/>
    <w:uiPriority w:val="9"/>
    <w:qFormat/>
    <w:rsid w:val="00EA04F0"/>
    <w:pPr>
      <w:keepNext/>
      <w:spacing w:before="240" w:after="60"/>
      <w:outlineLvl w:val="0"/>
    </w:pPr>
    <w:rPr>
      <w:rFonts w:asciiTheme="majorHAnsi" w:eastAsiaTheme="majorEastAsia" w:hAnsiTheme="majorHAnsi"/>
      <w:b/>
      <w:bCs/>
      <w:kern w:val="32"/>
      <w:sz w:val="32"/>
      <w:szCs w:val="32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EA04F0"/>
    <w:pPr>
      <w:keepNext/>
      <w:spacing w:before="240" w:after="60"/>
      <w:outlineLvl w:val="1"/>
    </w:pPr>
    <w:rPr>
      <w:rFonts w:asciiTheme="majorHAnsi" w:eastAsiaTheme="majorEastAsia" w:hAnsiTheme="majorHAnsi"/>
      <w:b/>
      <w:bCs/>
      <w:i/>
      <w:iCs/>
      <w:sz w:val="28"/>
      <w:szCs w:val="28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EA04F0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EA04F0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EA04F0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EA04F0"/>
    <w:pPr>
      <w:spacing w:before="240" w:after="60"/>
      <w:outlineLvl w:val="5"/>
    </w:pPr>
    <w:rPr>
      <w:b/>
      <w:bCs/>
      <w:sz w:val="22"/>
      <w:szCs w:val="22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EA04F0"/>
    <w:pPr>
      <w:spacing w:before="240" w:after="60"/>
      <w:outlineLvl w:val="6"/>
    </w:p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EA04F0"/>
    <w:pPr>
      <w:spacing w:before="240" w:after="60"/>
      <w:outlineLvl w:val="7"/>
    </w:pPr>
    <w:rPr>
      <w:i/>
      <w:iCs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EA04F0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D511C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Char">
    <w:name w:val="标题 1 Char"/>
    <w:basedOn w:val="a0"/>
    <w:link w:val="1"/>
    <w:uiPriority w:val="9"/>
    <w:rsid w:val="00EA04F0"/>
    <w:rPr>
      <w:rFonts w:asciiTheme="majorHAnsi" w:eastAsiaTheme="majorEastAsia" w:hAnsiTheme="majorHAnsi"/>
      <w:b/>
      <w:bCs/>
      <w:kern w:val="32"/>
      <w:sz w:val="32"/>
      <w:szCs w:val="32"/>
    </w:rPr>
  </w:style>
  <w:style w:type="character" w:customStyle="1" w:styleId="2Char">
    <w:name w:val="标题 2 Char"/>
    <w:basedOn w:val="a0"/>
    <w:link w:val="2"/>
    <w:uiPriority w:val="9"/>
    <w:semiHidden/>
    <w:rsid w:val="00EA04F0"/>
    <w:rPr>
      <w:rFonts w:asciiTheme="majorHAnsi" w:eastAsiaTheme="majorEastAsia" w:hAnsiTheme="majorHAnsi"/>
      <w:b/>
      <w:bCs/>
      <w:i/>
      <w:iCs/>
      <w:sz w:val="28"/>
      <w:szCs w:val="28"/>
    </w:rPr>
  </w:style>
  <w:style w:type="character" w:customStyle="1" w:styleId="3Char">
    <w:name w:val="标题 3 Char"/>
    <w:basedOn w:val="a0"/>
    <w:link w:val="3"/>
    <w:uiPriority w:val="9"/>
    <w:semiHidden/>
    <w:rsid w:val="00EA04F0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4Char">
    <w:name w:val="标题 4 Char"/>
    <w:basedOn w:val="a0"/>
    <w:link w:val="4"/>
    <w:uiPriority w:val="9"/>
    <w:semiHidden/>
    <w:rsid w:val="00EA04F0"/>
    <w:rPr>
      <w:b/>
      <w:bCs/>
      <w:sz w:val="28"/>
      <w:szCs w:val="28"/>
    </w:rPr>
  </w:style>
  <w:style w:type="character" w:customStyle="1" w:styleId="5Char">
    <w:name w:val="标题 5 Char"/>
    <w:basedOn w:val="a0"/>
    <w:link w:val="5"/>
    <w:uiPriority w:val="9"/>
    <w:semiHidden/>
    <w:rsid w:val="00EA04F0"/>
    <w:rPr>
      <w:b/>
      <w:bCs/>
      <w:i/>
      <w:iCs/>
      <w:sz w:val="26"/>
      <w:szCs w:val="26"/>
    </w:rPr>
  </w:style>
  <w:style w:type="character" w:customStyle="1" w:styleId="6Char">
    <w:name w:val="标题 6 Char"/>
    <w:basedOn w:val="a0"/>
    <w:link w:val="6"/>
    <w:uiPriority w:val="9"/>
    <w:semiHidden/>
    <w:rsid w:val="00EA04F0"/>
    <w:rPr>
      <w:b/>
      <w:bCs/>
    </w:rPr>
  </w:style>
  <w:style w:type="character" w:customStyle="1" w:styleId="7Char">
    <w:name w:val="标题 7 Char"/>
    <w:basedOn w:val="a0"/>
    <w:link w:val="7"/>
    <w:uiPriority w:val="9"/>
    <w:semiHidden/>
    <w:rsid w:val="00EA04F0"/>
    <w:rPr>
      <w:sz w:val="24"/>
      <w:szCs w:val="24"/>
    </w:rPr>
  </w:style>
  <w:style w:type="character" w:customStyle="1" w:styleId="8Char">
    <w:name w:val="标题 8 Char"/>
    <w:basedOn w:val="a0"/>
    <w:link w:val="8"/>
    <w:uiPriority w:val="9"/>
    <w:semiHidden/>
    <w:rsid w:val="00EA04F0"/>
    <w:rPr>
      <w:i/>
      <w:iCs/>
      <w:sz w:val="24"/>
      <w:szCs w:val="24"/>
    </w:rPr>
  </w:style>
  <w:style w:type="character" w:customStyle="1" w:styleId="9Char">
    <w:name w:val="标题 9 Char"/>
    <w:basedOn w:val="a0"/>
    <w:link w:val="9"/>
    <w:uiPriority w:val="9"/>
    <w:semiHidden/>
    <w:rsid w:val="00EA04F0"/>
    <w:rPr>
      <w:rFonts w:asciiTheme="majorHAnsi" w:eastAsiaTheme="majorEastAsia" w:hAnsiTheme="majorHAnsi"/>
    </w:rPr>
  </w:style>
  <w:style w:type="paragraph" w:styleId="a4">
    <w:name w:val="Title"/>
    <w:basedOn w:val="a"/>
    <w:next w:val="a"/>
    <w:link w:val="Char"/>
    <w:uiPriority w:val="10"/>
    <w:qFormat/>
    <w:rsid w:val="00EA04F0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Char">
    <w:name w:val="标题 Char"/>
    <w:basedOn w:val="a0"/>
    <w:link w:val="a4"/>
    <w:uiPriority w:val="10"/>
    <w:rsid w:val="00EA04F0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a5">
    <w:name w:val="Subtitle"/>
    <w:basedOn w:val="a"/>
    <w:next w:val="a"/>
    <w:link w:val="Char0"/>
    <w:uiPriority w:val="11"/>
    <w:qFormat/>
    <w:rsid w:val="00EA04F0"/>
    <w:pPr>
      <w:spacing w:after="60"/>
      <w:jc w:val="center"/>
      <w:outlineLvl w:val="1"/>
    </w:pPr>
    <w:rPr>
      <w:rFonts w:asciiTheme="majorHAnsi" w:eastAsiaTheme="majorEastAsia" w:hAnsiTheme="majorHAnsi"/>
    </w:rPr>
  </w:style>
  <w:style w:type="character" w:customStyle="1" w:styleId="Char0">
    <w:name w:val="副标题 Char"/>
    <w:basedOn w:val="a0"/>
    <w:link w:val="a5"/>
    <w:uiPriority w:val="11"/>
    <w:rsid w:val="00EA04F0"/>
    <w:rPr>
      <w:rFonts w:asciiTheme="majorHAnsi" w:eastAsiaTheme="majorEastAsia" w:hAnsiTheme="majorHAnsi"/>
      <w:sz w:val="24"/>
      <w:szCs w:val="24"/>
    </w:rPr>
  </w:style>
  <w:style w:type="character" w:styleId="a6">
    <w:name w:val="Strong"/>
    <w:basedOn w:val="a0"/>
    <w:uiPriority w:val="22"/>
    <w:qFormat/>
    <w:rsid w:val="00EA04F0"/>
    <w:rPr>
      <w:b/>
      <w:bCs/>
    </w:rPr>
  </w:style>
  <w:style w:type="character" w:styleId="a7">
    <w:name w:val="Emphasis"/>
    <w:basedOn w:val="a0"/>
    <w:uiPriority w:val="20"/>
    <w:qFormat/>
    <w:rsid w:val="00EA04F0"/>
    <w:rPr>
      <w:rFonts w:asciiTheme="minorHAnsi" w:hAnsiTheme="minorHAnsi"/>
      <w:b/>
      <w:i/>
      <w:iCs/>
    </w:rPr>
  </w:style>
  <w:style w:type="paragraph" w:styleId="a8">
    <w:name w:val="No Spacing"/>
    <w:basedOn w:val="a"/>
    <w:uiPriority w:val="1"/>
    <w:qFormat/>
    <w:rsid w:val="00EA04F0"/>
    <w:rPr>
      <w:szCs w:val="32"/>
    </w:rPr>
  </w:style>
  <w:style w:type="paragraph" w:styleId="a9">
    <w:name w:val="List Paragraph"/>
    <w:basedOn w:val="a"/>
    <w:uiPriority w:val="34"/>
    <w:qFormat/>
    <w:rsid w:val="00EA04F0"/>
    <w:pPr>
      <w:ind w:left="720"/>
      <w:contextualSpacing/>
    </w:pPr>
  </w:style>
  <w:style w:type="paragraph" w:styleId="aa">
    <w:name w:val="Quote"/>
    <w:basedOn w:val="a"/>
    <w:next w:val="a"/>
    <w:link w:val="Char1"/>
    <w:uiPriority w:val="29"/>
    <w:qFormat/>
    <w:rsid w:val="00EA04F0"/>
    <w:rPr>
      <w:i/>
    </w:rPr>
  </w:style>
  <w:style w:type="character" w:customStyle="1" w:styleId="Char1">
    <w:name w:val="引用 Char"/>
    <w:basedOn w:val="a0"/>
    <w:link w:val="aa"/>
    <w:uiPriority w:val="29"/>
    <w:rsid w:val="00EA04F0"/>
    <w:rPr>
      <w:i/>
      <w:sz w:val="24"/>
      <w:szCs w:val="24"/>
    </w:rPr>
  </w:style>
  <w:style w:type="paragraph" w:styleId="ab">
    <w:name w:val="Intense Quote"/>
    <w:basedOn w:val="a"/>
    <w:next w:val="a"/>
    <w:link w:val="Char2"/>
    <w:uiPriority w:val="30"/>
    <w:qFormat/>
    <w:rsid w:val="00EA04F0"/>
    <w:pPr>
      <w:ind w:left="720" w:right="720"/>
    </w:pPr>
    <w:rPr>
      <w:b/>
      <w:i/>
      <w:szCs w:val="22"/>
    </w:rPr>
  </w:style>
  <w:style w:type="character" w:customStyle="1" w:styleId="Char2">
    <w:name w:val="明显引用 Char"/>
    <w:basedOn w:val="a0"/>
    <w:link w:val="ab"/>
    <w:uiPriority w:val="30"/>
    <w:rsid w:val="00EA04F0"/>
    <w:rPr>
      <w:b/>
      <w:i/>
      <w:sz w:val="24"/>
    </w:rPr>
  </w:style>
  <w:style w:type="character" w:styleId="ac">
    <w:name w:val="Subtle Emphasis"/>
    <w:uiPriority w:val="19"/>
    <w:qFormat/>
    <w:rsid w:val="00EA04F0"/>
    <w:rPr>
      <w:i/>
      <w:color w:val="5A5A5A" w:themeColor="text1" w:themeTint="A5"/>
    </w:rPr>
  </w:style>
  <w:style w:type="character" w:styleId="ad">
    <w:name w:val="Intense Emphasis"/>
    <w:basedOn w:val="a0"/>
    <w:uiPriority w:val="21"/>
    <w:qFormat/>
    <w:rsid w:val="00EA04F0"/>
    <w:rPr>
      <w:b/>
      <w:i/>
      <w:sz w:val="24"/>
      <w:szCs w:val="24"/>
      <w:u w:val="single"/>
    </w:rPr>
  </w:style>
  <w:style w:type="character" w:styleId="ae">
    <w:name w:val="Subtle Reference"/>
    <w:basedOn w:val="a0"/>
    <w:uiPriority w:val="31"/>
    <w:qFormat/>
    <w:rsid w:val="00EA04F0"/>
    <w:rPr>
      <w:sz w:val="24"/>
      <w:szCs w:val="24"/>
      <w:u w:val="single"/>
    </w:rPr>
  </w:style>
  <w:style w:type="character" w:styleId="af">
    <w:name w:val="Intense Reference"/>
    <w:basedOn w:val="a0"/>
    <w:uiPriority w:val="32"/>
    <w:qFormat/>
    <w:rsid w:val="00EA04F0"/>
    <w:rPr>
      <w:b/>
      <w:sz w:val="24"/>
      <w:u w:val="single"/>
    </w:rPr>
  </w:style>
  <w:style w:type="character" w:styleId="af0">
    <w:name w:val="Book Title"/>
    <w:basedOn w:val="a0"/>
    <w:uiPriority w:val="33"/>
    <w:qFormat/>
    <w:rsid w:val="00EA04F0"/>
    <w:rPr>
      <w:rFonts w:asciiTheme="majorHAnsi" w:eastAsiaTheme="majorEastAsia" w:hAnsiTheme="majorHAnsi"/>
      <w:b/>
      <w:i/>
      <w:sz w:val="24"/>
      <w:szCs w:val="24"/>
    </w:rPr>
  </w:style>
  <w:style w:type="paragraph" w:styleId="TOC">
    <w:name w:val="TOC Heading"/>
    <w:basedOn w:val="1"/>
    <w:next w:val="a"/>
    <w:uiPriority w:val="39"/>
    <w:semiHidden/>
    <w:unhideWhenUsed/>
    <w:qFormat/>
    <w:rsid w:val="00EA04F0"/>
    <w:pPr>
      <w:outlineLvl w:val="9"/>
    </w:pPr>
  </w:style>
  <w:style w:type="paragraph" w:styleId="af1">
    <w:name w:val="header"/>
    <w:basedOn w:val="a"/>
    <w:link w:val="Char3"/>
    <w:uiPriority w:val="99"/>
    <w:unhideWhenUsed/>
    <w:rsid w:val="008D7A5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3">
    <w:name w:val="页眉 Char"/>
    <w:basedOn w:val="a0"/>
    <w:link w:val="af1"/>
    <w:uiPriority w:val="99"/>
    <w:rsid w:val="008D7A52"/>
    <w:rPr>
      <w:sz w:val="18"/>
      <w:szCs w:val="18"/>
    </w:rPr>
  </w:style>
  <w:style w:type="paragraph" w:styleId="af2">
    <w:name w:val="footer"/>
    <w:basedOn w:val="a"/>
    <w:link w:val="Char4"/>
    <w:uiPriority w:val="99"/>
    <w:unhideWhenUsed/>
    <w:rsid w:val="008D7A52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4">
    <w:name w:val="页脚 Char"/>
    <w:basedOn w:val="a0"/>
    <w:link w:val="af2"/>
    <w:uiPriority w:val="99"/>
    <w:rsid w:val="008D7A52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8D7A5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8D7A52"/>
    <w:rPr>
      <w:rFonts w:ascii="Calibri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8D7A5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8D7A52"/>
    <w:rPr>
      <w:rFonts w:ascii="Calibri" w:hAnsi="Calibri" w:cs="Calibri"/>
      <w:noProof/>
      <w:sz w:val="24"/>
      <w:szCs w:val="24"/>
    </w:rPr>
  </w:style>
  <w:style w:type="character" w:styleId="af3">
    <w:name w:val="Hyperlink"/>
    <w:basedOn w:val="a0"/>
    <w:uiPriority w:val="99"/>
    <w:unhideWhenUsed/>
    <w:rsid w:val="008D7A52"/>
    <w:rPr>
      <w:color w:val="0563C1" w:themeColor="hyperlink"/>
      <w:u w:val="single"/>
    </w:rPr>
  </w:style>
  <w:style w:type="character" w:styleId="af4">
    <w:name w:val="annotation reference"/>
    <w:basedOn w:val="a0"/>
    <w:uiPriority w:val="99"/>
    <w:semiHidden/>
    <w:unhideWhenUsed/>
    <w:rsid w:val="00806EE9"/>
    <w:rPr>
      <w:sz w:val="21"/>
      <w:szCs w:val="21"/>
    </w:rPr>
  </w:style>
  <w:style w:type="paragraph" w:styleId="af5">
    <w:name w:val="annotation text"/>
    <w:basedOn w:val="a"/>
    <w:link w:val="Char5"/>
    <w:uiPriority w:val="99"/>
    <w:semiHidden/>
    <w:unhideWhenUsed/>
    <w:rsid w:val="00806EE9"/>
  </w:style>
  <w:style w:type="character" w:customStyle="1" w:styleId="Char5">
    <w:name w:val="批注文字 Char"/>
    <w:basedOn w:val="a0"/>
    <w:link w:val="af5"/>
    <w:uiPriority w:val="99"/>
    <w:semiHidden/>
    <w:rsid w:val="00806EE9"/>
    <w:rPr>
      <w:sz w:val="24"/>
      <w:szCs w:val="24"/>
    </w:rPr>
  </w:style>
  <w:style w:type="paragraph" w:styleId="af6">
    <w:name w:val="annotation subject"/>
    <w:basedOn w:val="af5"/>
    <w:next w:val="af5"/>
    <w:link w:val="Char6"/>
    <w:uiPriority w:val="99"/>
    <w:semiHidden/>
    <w:unhideWhenUsed/>
    <w:rsid w:val="00806EE9"/>
    <w:rPr>
      <w:b/>
      <w:bCs/>
    </w:rPr>
  </w:style>
  <w:style w:type="character" w:customStyle="1" w:styleId="Char6">
    <w:name w:val="批注主题 Char"/>
    <w:basedOn w:val="Char5"/>
    <w:link w:val="af6"/>
    <w:uiPriority w:val="99"/>
    <w:semiHidden/>
    <w:rsid w:val="00806EE9"/>
    <w:rPr>
      <w:b/>
      <w:bCs/>
      <w:sz w:val="24"/>
      <w:szCs w:val="24"/>
    </w:rPr>
  </w:style>
  <w:style w:type="paragraph" w:styleId="af7">
    <w:name w:val="Balloon Text"/>
    <w:basedOn w:val="a"/>
    <w:link w:val="Char7"/>
    <w:uiPriority w:val="99"/>
    <w:semiHidden/>
    <w:unhideWhenUsed/>
    <w:rsid w:val="00806EE9"/>
    <w:rPr>
      <w:sz w:val="18"/>
      <w:szCs w:val="18"/>
    </w:rPr>
  </w:style>
  <w:style w:type="character" w:customStyle="1" w:styleId="Char7">
    <w:name w:val="批注框文本 Char"/>
    <w:basedOn w:val="a0"/>
    <w:link w:val="af7"/>
    <w:uiPriority w:val="99"/>
    <w:semiHidden/>
    <w:rsid w:val="00806EE9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63772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113E49-A5FD-4738-9A94-70EC0DCEF6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62</TotalTime>
  <Pages>8</Pages>
  <Words>2194</Words>
  <Characters>12510</Characters>
  <Application>Microsoft Office Word</Application>
  <DocSecurity>0</DocSecurity>
  <Lines>104</Lines>
  <Paragraphs>29</Paragraphs>
  <ScaleCrop>false</ScaleCrop>
  <Company/>
  <LinksUpToDate>false</LinksUpToDate>
  <CharactersWithSpaces>146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dingdang</dc:creator>
  <cp:keywords/>
  <dc:description/>
  <cp:lastModifiedBy>xiaodingdang</cp:lastModifiedBy>
  <cp:revision>234</cp:revision>
  <dcterms:created xsi:type="dcterms:W3CDTF">2021-02-08T03:45:00Z</dcterms:created>
  <dcterms:modified xsi:type="dcterms:W3CDTF">2022-01-29T01:49:00Z</dcterms:modified>
</cp:coreProperties>
</file>